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2ECB" w:rsidRPr="00112ECB" w:rsidRDefault="00112ECB" w:rsidP="00112ECB">
      <w:pPr>
        <w:spacing w:line="480" w:lineRule="auto"/>
      </w:pPr>
      <w:r w:rsidRPr="00112ECB">
        <w:t>Title: Prevention of Propionibacterium acnes biofilm formation in prosthetic infections in vitro</w:t>
      </w:r>
      <w:r w:rsidRPr="00112ECB">
        <w:t>.</w:t>
      </w:r>
    </w:p>
    <w:p w:rsidR="00112ECB" w:rsidRPr="00112ECB" w:rsidRDefault="00112ECB" w:rsidP="00112ECB">
      <w:pPr>
        <w:spacing w:line="480" w:lineRule="auto"/>
      </w:pPr>
    </w:p>
    <w:p w:rsidR="00112ECB" w:rsidRPr="00112ECB" w:rsidRDefault="00112ECB" w:rsidP="00112ECB">
      <w:pPr>
        <w:spacing w:line="480" w:lineRule="auto"/>
      </w:pPr>
      <w:r w:rsidRPr="00112ECB">
        <w:t>Authors: Robert Howlin; Christopher Winnard; Elizabeth Angus; Connor Frapwell; Jeremy Webb; John Cooper; Sean Aiken; Julie Y Bishop, MD; Paul Stoodley</w:t>
      </w:r>
      <w:r w:rsidRPr="00112ECB">
        <w:t>.</w:t>
      </w:r>
    </w:p>
    <w:p w:rsidR="00112ECB" w:rsidRDefault="00112ECB" w:rsidP="00112ECB">
      <w:pPr>
        <w:spacing w:line="480" w:lineRule="auto"/>
      </w:pPr>
    </w:p>
    <w:p w:rsidR="00112ECB" w:rsidRPr="00112ECB" w:rsidRDefault="00112ECB" w:rsidP="00112ECB">
      <w:pPr>
        <w:spacing w:line="480" w:lineRule="auto"/>
      </w:pPr>
      <w:r w:rsidRPr="00112ECB">
        <w:t>Journal of Shoulder and Elbow Surgery</w:t>
      </w:r>
      <w:r>
        <w:t>.</w:t>
      </w:r>
      <w:r w:rsidRPr="00112ECB">
        <w:t xml:space="preserve"> </w:t>
      </w:r>
      <w:r w:rsidRPr="00112ECB">
        <w:t>JSES-D-16-00395R1</w:t>
      </w:r>
    </w:p>
    <w:p w:rsidR="00F100D9" w:rsidRDefault="00F100D9" w:rsidP="00112ECB">
      <w:pPr>
        <w:spacing w:line="480" w:lineRule="auto"/>
        <w:rPr>
          <w:b/>
        </w:rPr>
      </w:pPr>
      <w:r>
        <w:rPr>
          <w:b/>
        </w:rPr>
        <w:br w:type="page"/>
      </w:r>
    </w:p>
    <w:p w:rsidR="00E27E37" w:rsidRPr="002E4613" w:rsidRDefault="005256AC" w:rsidP="002E4613">
      <w:pPr>
        <w:spacing w:line="480" w:lineRule="auto"/>
        <w:rPr>
          <w:b/>
        </w:rPr>
      </w:pPr>
      <w:r w:rsidRPr="002E4613">
        <w:rPr>
          <w:b/>
        </w:rPr>
        <w:t>ABSTRACT</w:t>
      </w:r>
    </w:p>
    <w:p w:rsidR="00D119DA" w:rsidRPr="002E4613" w:rsidRDefault="00054597" w:rsidP="002E4613">
      <w:pPr>
        <w:spacing w:line="480" w:lineRule="auto"/>
      </w:pPr>
      <w:r>
        <w:rPr>
          <w:b/>
        </w:rPr>
        <w:t>Background</w:t>
      </w:r>
      <w:r w:rsidR="005256AC" w:rsidRPr="002E4613">
        <w:rPr>
          <w:b/>
        </w:rPr>
        <w:t xml:space="preserve"> </w:t>
      </w:r>
      <w:r w:rsidR="00F95435" w:rsidRPr="002E4613">
        <w:t>T</w:t>
      </w:r>
      <w:r w:rsidR="00FA0670" w:rsidRPr="002E4613">
        <w:t xml:space="preserve">he role of </w:t>
      </w:r>
      <w:r w:rsidR="00FA0670" w:rsidRPr="00772EA8">
        <w:rPr>
          <w:i/>
        </w:rPr>
        <w:t>Propionibacterium acnes</w:t>
      </w:r>
      <w:r w:rsidR="00FA0670" w:rsidRPr="00772EA8">
        <w:t xml:space="preserve"> in </w:t>
      </w:r>
      <w:r w:rsidR="002E4613" w:rsidRPr="00772EA8">
        <w:t xml:space="preserve">shoulder arthroplasty and broadly in orthopaedic prosthetic infections (PIs) </w:t>
      </w:r>
      <w:r w:rsidR="00F95435" w:rsidRPr="00772EA8">
        <w:t xml:space="preserve">has historically </w:t>
      </w:r>
      <w:r w:rsidR="00F95435" w:rsidRPr="002E4613">
        <w:t>been underestimated, with</w:t>
      </w:r>
      <w:r w:rsidR="0073714A" w:rsidRPr="002E4613">
        <w:t xml:space="preserve"> b</w:t>
      </w:r>
      <w:r w:rsidR="00D119DA" w:rsidRPr="002E4613">
        <w:t xml:space="preserve">iofilm formation </w:t>
      </w:r>
      <w:r w:rsidR="00614DD1" w:rsidRPr="002E4613">
        <w:t xml:space="preserve">identified as </w:t>
      </w:r>
      <w:r w:rsidR="00FA0670" w:rsidRPr="002E4613">
        <w:t>a</w:t>
      </w:r>
      <w:r w:rsidR="00614DD1" w:rsidRPr="002E4613">
        <w:t xml:space="preserve"> key</w:t>
      </w:r>
      <w:r w:rsidR="00FA0670" w:rsidRPr="002E4613">
        <w:t xml:space="preserve"> virulence factor</w:t>
      </w:r>
      <w:r w:rsidR="00614DD1" w:rsidRPr="002E4613">
        <w:t xml:space="preserve"> </w:t>
      </w:r>
      <w:r w:rsidR="00D119DA" w:rsidRPr="002E4613">
        <w:t>attributed to invasive isolates</w:t>
      </w:r>
      <w:r w:rsidR="00614DD1" w:rsidRPr="002E4613">
        <w:t xml:space="preserve">. </w:t>
      </w:r>
      <w:r w:rsidR="00743C6E" w:rsidRPr="00C914C0">
        <w:rPr>
          <w:highlight w:val="yellow"/>
        </w:rPr>
        <w:t>With an often indolent clinical course</w:t>
      </w:r>
      <w:r w:rsidR="00C914C0" w:rsidRPr="00C914C0">
        <w:rPr>
          <w:highlight w:val="yellow"/>
        </w:rPr>
        <w:t xml:space="preserve">, </w:t>
      </w:r>
      <w:r w:rsidR="00C914C0" w:rsidRPr="00C914C0">
        <w:rPr>
          <w:i/>
          <w:highlight w:val="yellow"/>
        </w:rPr>
        <w:t>P. acnes</w:t>
      </w:r>
      <w:r w:rsidR="00C914C0" w:rsidRPr="00C914C0">
        <w:rPr>
          <w:highlight w:val="yellow"/>
        </w:rPr>
        <w:t xml:space="preserve"> infection can be difficult to detect and treat. T</w:t>
      </w:r>
      <w:r w:rsidR="00B829D5" w:rsidRPr="00C914C0">
        <w:rPr>
          <w:highlight w:val="yellow"/>
        </w:rPr>
        <w:t>he</w:t>
      </w:r>
      <w:r w:rsidR="00FA0670" w:rsidRPr="00C914C0">
        <w:rPr>
          <w:highlight w:val="yellow"/>
        </w:rPr>
        <w:t xml:space="preserve"> </w:t>
      </w:r>
      <w:r w:rsidR="00B829D5" w:rsidRPr="00C914C0">
        <w:rPr>
          <w:highlight w:val="yellow"/>
        </w:rPr>
        <w:t xml:space="preserve">present </w:t>
      </w:r>
      <w:r w:rsidR="00FA0670" w:rsidRPr="00C914C0">
        <w:rPr>
          <w:highlight w:val="yellow"/>
        </w:rPr>
        <w:t>study investigates absorbable cements</w:t>
      </w:r>
      <w:r w:rsidR="00C914C0" w:rsidRPr="00C914C0">
        <w:rPr>
          <w:highlight w:val="yellow"/>
        </w:rPr>
        <w:t xml:space="preserve"> loaded with a broad-spectrum antibiotic combination </w:t>
      </w:r>
      <w:r w:rsidR="00D119DA" w:rsidRPr="00C914C0">
        <w:rPr>
          <w:highlight w:val="yellow"/>
        </w:rPr>
        <w:t>as an</w:t>
      </w:r>
      <w:r w:rsidR="00FA0670" w:rsidRPr="00C914C0">
        <w:rPr>
          <w:highlight w:val="yellow"/>
        </w:rPr>
        <w:t xml:space="preserve"> </w:t>
      </w:r>
      <w:r w:rsidR="00D119DA" w:rsidRPr="00C914C0">
        <w:rPr>
          <w:highlight w:val="yellow"/>
        </w:rPr>
        <w:t xml:space="preserve">effective </w:t>
      </w:r>
      <w:r w:rsidR="00C914C0">
        <w:rPr>
          <w:highlight w:val="yellow"/>
        </w:rPr>
        <w:t xml:space="preserve">preventative </w:t>
      </w:r>
      <w:r w:rsidR="00D119DA" w:rsidRPr="00C914C0">
        <w:rPr>
          <w:highlight w:val="yellow"/>
        </w:rPr>
        <w:t xml:space="preserve">strategy to combat </w:t>
      </w:r>
      <w:r w:rsidR="00777A2B" w:rsidRPr="00C914C0">
        <w:rPr>
          <w:i/>
          <w:highlight w:val="yellow"/>
        </w:rPr>
        <w:t>P. acnes</w:t>
      </w:r>
      <w:r w:rsidR="00777A2B" w:rsidRPr="00C914C0">
        <w:rPr>
          <w:highlight w:val="yellow"/>
        </w:rPr>
        <w:t xml:space="preserve"> </w:t>
      </w:r>
      <w:r w:rsidR="00C914C0">
        <w:rPr>
          <w:highlight w:val="yellow"/>
        </w:rPr>
        <w:t>biofilms</w:t>
      </w:r>
      <w:r w:rsidR="00777A2B" w:rsidRPr="00C914C0">
        <w:rPr>
          <w:highlight w:val="yellow"/>
        </w:rPr>
        <w:t>.</w:t>
      </w:r>
    </w:p>
    <w:p w:rsidR="00D119DA" w:rsidRPr="002E4613" w:rsidRDefault="00F95435" w:rsidP="002E4613">
      <w:pPr>
        <w:spacing w:line="480" w:lineRule="auto"/>
      </w:pPr>
      <w:r w:rsidRPr="002E4613">
        <w:rPr>
          <w:b/>
        </w:rPr>
        <w:t>Methods</w:t>
      </w:r>
      <w:r w:rsidRPr="002E4613">
        <w:rPr>
          <w:b/>
          <w:color w:val="FF0000"/>
        </w:rPr>
        <w:t xml:space="preserve"> </w:t>
      </w:r>
      <w:r w:rsidR="00777A2B" w:rsidRPr="002E4613">
        <w:rPr>
          <w:i/>
        </w:rPr>
        <w:t>P. acnes</w:t>
      </w:r>
      <w:r w:rsidR="00777A2B" w:rsidRPr="002E4613">
        <w:t xml:space="preserve"> biofilm formation on an unloaded </w:t>
      </w:r>
      <w:r w:rsidR="00AE39A2" w:rsidRPr="002E4613">
        <w:t>s</w:t>
      </w:r>
      <w:r w:rsidR="00D119DA" w:rsidRPr="002E4613">
        <w:t xml:space="preserve">ynthetic calcium </w:t>
      </w:r>
      <w:r w:rsidR="00AE39A2" w:rsidRPr="002E4613">
        <w:t xml:space="preserve">sulfate </w:t>
      </w:r>
      <w:r w:rsidR="00B829D5" w:rsidRPr="002E4613">
        <w:t>(CaSO</w:t>
      </w:r>
      <w:r w:rsidR="00B829D5" w:rsidRPr="002E4613">
        <w:rPr>
          <w:vertAlign w:val="subscript"/>
        </w:rPr>
        <w:t>4</w:t>
      </w:r>
      <w:r w:rsidR="00B829D5" w:rsidRPr="002E4613">
        <w:t xml:space="preserve">) bone void filler cement </w:t>
      </w:r>
      <w:r w:rsidR="00AE39A2" w:rsidRPr="002E4613">
        <w:t>bead was evaluated</w:t>
      </w:r>
      <w:r w:rsidR="00D119DA" w:rsidRPr="002E4613">
        <w:t xml:space="preserve"> </w:t>
      </w:r>
      <w:r w:rsidR="00AE39A2" w:rsidRPr="002E4613">
        <w:t>by scanning electron microscopy (SEM)</w:t>
      </w:r>
      <w:r w:rsidR="0016621E" w:rsidRPr="002E4613">
        <w:t xml:space="preserve"> over 14 days. B</w:t>
      </w:r>
      <w:r w:rsidR="00AE39A2" w:rsidRPr="002E4613">
        <w:t xml:space="preserve">eads </w:t>
      </w:r>
      <w:r w:rsidR="00D119DA" w:rsidRPr="002E4613">
        <w:t>loaded with tobramycin</w:t>
      </w:r>
      <w:r w:rsidR="00A86C18">
        <w:t xml:space="preserve"> </w:t>
      </w:r>
      <w:r w:rsidR="00A86C18" w:rsidRPr="00A86C18">
        <w:rPr>
          <w:highlight w:val="yellow"/>
        </w:rPr>
        <w:t>alone</w:t>
      </w:r>
      <w:r w:rsidR="00D119DA" w:rsidRPr="002E4613">
        <w:t>, vancomycin</w:t>
      </w:r>
      <w:r w:rsidR="00A86C18">
        <w:t xml:space="preserve"> </w:t>
      </w:r>
      <w:r w:rsidR="00A86C18" w:rsidRPr="00A86C18">
        <w:rPr>
          <w:highlight w:val="yellow"/>
        </w:rPr>
        <w:t>alone</w:t>
      </w:r>
      <w:r w:rsidR="00D119DA" w:rsidRPr="00A86C18">
        <w:rPr>
          <w:highlight w:val="yellow"/>
        </w:rPr>
        <w:t xml:space="preserve"> </w:t>
      </w:r>
      <w:r w:rsidR="00A86C18" w:rsidRPr="00A86C18">
        <w:rPr>
          <w:highlight w:val="yellow"/>
        </w:rPr>
        <w:t>(as comparative controls)</w:t>
      </w:r>
      <w:r w:rsidR="00A86C18">
        <w:t xml:space="preserve"> </w:t>
      </w:r>
      <w:r w:rsidR="00D119DA" w:rsidRPr="002E4613">
        <w:t xml:space="preserve">and a vancomycin &amp; tobramycin dual treatment were assessed for their ability to eradicate planktonic </w:t>
      </w:r>
      <w:r w:rsidR="00777A2B" w:rsidRPr="002E4613">
        <w:rPr>
          <w:i/>
        </w:rPr>
        <w:t>P. acnes</w:t>
      </w:r>
      <w:r w:rsidR="005256AC" w:rsidRPr="002E4613">
        <w:t>,</w:t>
      </w:r>
      <w:r w:rsidR="005256AC" w:rsidRPr="002E4613">
        <w:rPr>
          <w:i/>
        </w:rPr>
        <w:t xml:space="preserve"> </w:t>
      </w:r>
      <w:r w:rsidR="00777A2B" w:rsidRPr="002E4613">
        <w:t xml:space="preserve">prevent biofilm formation and eradicate preformed biofilms </w:t>
      </w:r>
      <w:r w:rsidR="00B829D5" w:rsidRPr="002E4613">
        <w:t xml:space="preserve">was also evaluated using </w:t>
      </w:r>
      <w:r w:rsidR="00D119DA" w:rsidRPr="002E4613">
        <w:t xml:space="preserve">viable cell counts, confocal microscopy and </w:t>
      </w:r>
      <w:r w:rsidR="00AE39A2" w:rsidRPr="002E4613">
        <w:t>SEM</w:t>
      </w:r>
      <w:r w:rsidR="0016621E" w:rsidRPr="002E4613">
        <w:t>.</w:t>
      </w:r>
    </w:p>
    <w:p w:rsidR="00777A2B" w:rsidRPr="002E4613" w:rsidRDefault="00F95435" w:rsidP="002E4613">
      <w:pPr>
        <w:spacing w:line="480" w:lineRule="auto"/>
      </w:pPr>
      <w:r w:rsidRPr="002E4613">
        <w:rPr>
          <w:b/>
        </w:rPr>
        <w:t>Results</w:t>
      </w:r>
      <w:r w:rsidRPr="002E4613">
        <w:rPr>
          <w:i/>
        </w:rPr>
        <w:t xml:space="preserve"> </w:t>
      </w:r>
      <w:r w:rsidR="00AE39A2" w:rsidRPr="002E4613">
        <w:rPr>
          <w:i/>
        </w:rPr>
        <w:t>P. acnes</w:t>
      </w:r>
      <w:r w:rsidR="00AE39A2" w:rsidRPr="002E4613">
        <w:t xml:space="preserve"> surface colon</w:t>
      </w:r>
      <w:r w:rsidR="003C3162" w:rsidRPr="002E4613">
        <w:t>isation and biofilm formation on</w:t>
      </w:r>
      <w:r w:rsidR="00AE39A2" w:rsidRPr="002E4613">
        <w:t xml:space="preserve"> unloaded </w:t>
      </w:r>
      <w:r w:rsidR="00B829D5" w:rsidRPr="002E4613">
        <w:t>CaSO</w:t>
      </w:r>
      <w:r w:rsidR="00B829D5" w:rsidRPr="002E4613">
        <w:rPr>
          <w:vertAlign w:val="subscript"/>
        </w:rPr>
        <w:t>4</w:t>
      </w:r>
      <w:r w:rsidR="00B829D5" w:rsidRPr="002E4613">
        <w:t xml:space="preserve"> </w:t>
      </w:r>
      <w:r w:rsidR="00AE39A2" w:rsidRPr="002E4613">
        <w:t>beads was slow</w:t>
      </w:r>
      <w:r w:rsidR="003C3162" w:rsidRPr="002E4613">
        <w:t xml:space="preserve">. </w:t>
      </w:r>
      <w:r w:rsidR="00AE39A2" w:rsidRPr="002E4613">
        <w:t>Beads loaded with antibiotics</w:t>
      </w:r>
      <w:r w:rsidR="00D119DA" w:rsidRPr="002E4613">
        <w:t xml:space="preserve"> were able to kill planktonic cultures of 10</w:t>
      </w:r>
      <w:r w:rsidR="00D119DA" w:rsidRPr="002E4613">
        <w:rPr>
          <w:vertAlign w:val="superscript"/>
        </w:rPr>
        <w:t>6</w:t>
      </w:r>
      <w:r w:rsidR="00F53AD1">
        <w:t xml:space="preserve"> CFU/ml</w:t>
      </w:r>
      <w:r w:rsidR="00D119DA" w:rsidRPr="002E4613">
        <w:t xml:space="preserve">, prevent bacterial colonisation and significantly reduce biofilm formation over </w:t>
      </w:r>
      <w:r w:rsidR="003C3162" w:rsidRPr="002E4613">
        <w:t>periods of weeks</w:t>
      </w:r>
      <w:r w:rsidR="00D119DA" w:rsidRPr="002E4613">
        <w:t>.</w:t>
      </w:r>
      <w:r w:rsidR="003C3162" w:rsidRPr="002E4613">
        <w:t xml:space="preserve"> Complete eradication of established biofilms</w:t>
      </w:r>
      <w:r w:rsidR="00AE39A2" w:rsidRPr="002E4613">
        <w:t xml:space="preserve"> was achieved with a contact time of one week.</w:t>
      </w:r>
    </w:p>
    <w:p w:rsidR="00AE39A2" w:rsidRDefault="00F95435" w:rsidP="002E4613">
      <w:pPr>
        <w:spacing w:line="480" w:lineRule="auto"/>
      </w:pPr>
      <w:r w:rsidRPr="002E4613">
        <w:rPr>
          <w:b/>
        </w:rPr>
        <w:t>Conclusions</w:t>
      </w:r>
      <w:r w:rsidRPr="002E4613">
        <w:rPr>
          <w:b/>
          <w:color w:val="FF0000"/>
        </w:rPr>
        <w:t xml:space="preserve"> </w:t>
      </w:r>
      <w:r w:rsidR="0016621E" w:rsidRPr="002E4613">
        <w:t xml:space="preserve">This study demonstrates that antibiotic-loaded </w:t>
      </w:r>
      <w:r w:rsidR="00410E0E" w:rsidRPr="002E4613">
        <w:t>CaSO</w:t>
      </w:r>
      <w:r w:rsidR="00410E0E" w:rsidRPr="002E4613">
        <w:rPr>
          <w:vertAlign w:val="subscript"/>
        </w:rPr>
        <w:t>4</w:t>
      </w:r>
      <w:r w:rsidR="0016621E" w:rsidRPr="002E4613">
        <w:t xml:space="preserve"> beads may represent an effective </w:t>
      </w:r>
      <w:r w:rsidR="00AE39A2" w:rsidRPr="002E4613">
        <w:t xml:space="preserve">antibacterial and antibiofilm strategy to combat PIs in which </w:t>
      </w:r>
      <w:r w:rsidR="00AE39A2" w:rsidRPr="002E4613">
        <w:rPr>
          <w:i/>
        </w:rPr>
        <w:t>P. acnes</w:t>
      </w:r>
      <w:r w:rsidR="00AE39A2" w:rsidRPr="002E4613">
        <w:t xml:space="preserve"> is involved.</w:t>
      </w:r>
    </w:p>
    <w:p w:rsidR="00286FCD" w:rsidRPr="002E4613" w:rsidRDefault="00BE26BA" w:rsidP="00BE26BA">
      <w:pPr>
        <w:spacing w:line="480" w:lineRule="auto"/>
      </w:pPr>
      <w:r>
        <w:t>Level of Evidence: Basic Science Study</w:t>
      </w:r>
    </w:p>
    <w:p w:rsidR="00AA1C8D" w:rsidRDefault="00CF1571" w:rsidP="00BE26BA">
      <w:pPr>
        <w:spacing w:line="480" w:lineRule="auto"/>
      </w:pPr>
      <w:r>
        <w:t xml:space="preserve">Keywords: </w:t>
      </w:r>
      <w:r w:rsidRPr="00BE26BA">
        <w:rPr>
          <w:i/>
        </w:rPr>
        <w:t>Propionibacterium acnes</w:t>
      </w:r>
      <w:r>
        <w:t>, Biofilm, Shoulder Arthroplasty, Prosthetic Infection,</w:t>
      </w:r>
      <w:r w:rsidR="00286FCD" w:rsidRPr="00286FCD">
        <w:t xml:space="preserve"> </w:t>
      </w:r>
      <w:r w:rsidR="00286FCD">
        <w:t>Calcium Sulfate,</w:t>
      </w:r>
      <w:r w:rsidR="00286FCD" w:rsidRPr="00286FCD">
        <w:t xml:space="preserve"> </w:t>
      </w:r>
      <w:r w:rsidR="00286FCD">
        <w:t>Antibiotics</w:t>
      </w:r>
      <w:r w:rsidR="00AA1C8D">
        <w:br w:type="page"/>
      </w:r>
    </w:p>
    <w:p w:rsidR="002E3A28" w:rsidRPr="002E4613" w:rsidRDefault="00847E45" w:rsidP="00BE26BA">
      <w:pPr>
        <w:pageBreakBefore/>
        <w:spacing w:line="480" w:lineRule="auto"/>
        <w:rPr>
          <w:b/>
        </w:rPr>
      </w:pPr>
      <w:r w:rsidRPr="002E4613">
        <w:rPr>
          <w:b/>
        </w:rPr>
        <w:t>INTRODUCTION</w:t>
      </w:r>
    </w:p>
    <w:p w:rsidR="0026500F" w:rsidRPr="002E4613" w:rsidRDefault="00A762E9" w:rsidP="002E4613">
      <w:pPr>
        <w:spacing w:line="480" w:lineRule="auto"/>
      </w:pPr>
      <w:r w:rsidRPr="008855D3">
        <w:rPr>
          <w:highlight w:val="yellow"/>
        </w:rPr>
        <w:t>The</w:t>
      </w:r>
      <w:r w:rsidR="00AD6053" w:rsidRPr="008855D3">
        <w:rPr>
          <w:highlight w:val="yellow"/>
        </w:rPr>
        <w:t xml:space="preserve"> number</w:t>
      </w:r>
      <w:r w:rsidRPr="008855D3">
        <w:rPr>
          <w:highlight w:val="yellow"/>
        </w:rPr>
        <w:t xml:space="preserve"> of </w:t>
      </w:r>
      <w:r w:rsidR="007B6AB8" w:rsidRPr="008855D3">
        <w:rPr>
          <w:highlight w:val="yellow"/>
        </w:rPr>
        <w:t>prosthetic</w:t>
      </w:r>
      <w:r w:rsidRPr="008855D3">
        <w:rPr>
          <w:highlight w:val="yellow"/>
        </w:rPr>
        <w:t xml:space="preserve"> infections </w:t>
      </w:r>
      <w:r w:rsidR="007B6AB8" w:rsidRPr="008855D3">
        <w:rPr>
          <w:highlight w:val="yellow"/>
        </w:rPr>
        <w:t xml:space="preserve">(PIs) </w:t>
      </w:r>
      <w:r w:rsidRPr="008855D3">
        <w:rPr>
          <w:highlight w:val="yellow"/>
        </w:rPr>
        <w:t xml:space="preserve">continues to rise due to </w:t>
      </w:r>
      <w:r w:rsidR="00F852B1" w:rsidRPr="008855D3">
        <w:rPr>
          <w:highlight w:val="yellow"/>
        </w:rPr>
        <w:t>the</w:t>
      </w:r>
      <w:r w:rsidR="003B7E2F" w:rsidRPr="008855D3">
        <w:rPr>
          <w:highlight w:val="yellow"/>
        </w:rPr>
        <w:t xml:space="preserve"> ever</w:t>
      </w:r>
      <w:r w:rsidRPr="008855D3">
        <w:rPr>
          <w:highlight w:val="yellow"/>
        </w:rPr>
        <w:t xml:space="preserve"> increasing </w:t>
      </w:r>
      <w:r w:rsidR="00B12FA9" w:rsidRPr="008855D3">
        <w:rPr>
          <w:highlight w:val="yellow"/>
        </w:rPr>
        <w:t>number</w:t>
      </w:r>
      <w:r w:rsidRPr="008855D3">
        <w:rPr>
          <w:highlight w:val="yellow"/>
        </w:rPr>
        <w:t xml:space="preserve"> of joint arth</w:t>
      </w:r>
      <w:r w:rsidR="004B7919" w:rsidRPr="008855D3">
        <w:rPr>
          <w:highlight w:val="yellow"/>
        </w:rPr>
        <w:t>r</w:t>
      </w:r>
      <w:r w:rsidRPr="008855D3">
        <w:rPr>
          <w:highlight w:val="yellow"/>
        </w:rPr>
        <w:t xml:space="preserve">oplasties carried out </w:t>
      </w:r>
      <w:r w:rsidR="00F852B1" w:rsidRPr="008855D3">
        <w:rPr>
          <w:highlight w:val="yellow"/>
        </w:rPr>
        <w:t>world wide</w:t>
      </w:r>
      <w:r w:rsidR="00F852B1">
        <w:t xml:space="preserve"> </w:t>
      </w:r>
      <w:hyperlink w:anchor="_ENREF_10" w:tooltip="Franceschini, 2013 #445" w:history="1">
        <w:r w:rsidR="001C1BC4" w:rsidRPr="002875F4">
          <w:rPr>
            <w:highlight w:val="yellow"/>
          </w:rPr>
          <w:fldChar w:fldCharType="begin"/>
        </w:r>
        <w:r w:rsidR="001C1BC4" w:rsidRPr="002875F4">
          <w:rPr>
            <w:highlight w:val="yellow"/>
          </w:rPr>
          <w:instrText xml:space="preserve"> ADDIN EN.CITE &lt;EndNote&gt;&lt;Cite&gt;&lt;Author&gt;Franceschini&lt;/Author&gt;&lt;Year&gt;2013&lt;/Year&gt;&lt;RecNum&gt;445&lt;/RecNum&gt;&lt;DisplayText&gt;&lt;style face="superscript"&gt;10&lt;/style&gt;&lt;/DisplayText&gt;&lt;record&gt;&lt;rec-number&gt;445&lt;/rec-number&gt;&lt;foreign-keys&gt;&lt;key app="EN" db-id="rvztzzsso5rzvneap54vezekaze0xftx59wt" timestamp="1471859471"&gt;445&lt;/key&gt;&lt;/foreign-keys&gt;&lt;ref-type name="Journal Article"&gt;17&lt;/ref-type&gt;&lt;contributors&gt;&lt;authors&gt;&lt;author&gt;Franceschini, Vincenzo&lt;/author&gt;&lt;author&gt;Chillemi, Claudio&lt;/author&gt;&lt;/authors&gt;&lt;/contributors&gt;&lt;titles&gt;&lt;title&gt;Periprosthetic Shoulder Infection&lt;/title&gt;&lt;secondary-title&gt;The Open Orthopaedics Journal&lt;/secondary-title&gt;&lt;/titles&gt;&lt;periodical&gt;&lt;full-title&gt;The Open Orthopaedics Journal&lt;/full-title&gt;&lt;/periodical&gt;&lt;pages&gt;243-249&lt;/pages&gt;&lt;volume&gt;7&lt;/volume&gt;&lt;dates&gt;&lt;year&gt;2013&lt;/year&gt;&lt;pub-dates&gt;&lt;date&gt;06/28&amp;#xD;04/01/received&amp;#xD;04/21/revised&amp;#xD;04/23/accepted&lt;/date&gt;&lt;/pub-dates&gt;&lt;/dates&gt;&lt;publisher&gt;Bentham Open&lt;/publisher&gt;&lt;isbn&gt;1874-3250&lt;/isbn&gt;&lt;accession-num&gt;PMC3731811&lt;/accession-num&gt;&lt;urls&gt;&lt;related-urls&gt;&lt;url&gt;http://www.ncbi.nlm.nih.gov/pmc/articles/PMC3731811/&lt;/url&gt;&lt;/related-urls&gt;&lt;/urls&gt;&lt;electronic-resource-num&gt;10.2174/1874325001307010243&lt;/electronic-resource-num&gt;&lt;remote-database-name&gt;PMC&lt;/remote-database-name&gt;&lt;/record&gt;&lt;/Cite&gt;&lt;/EndNote&gt;</w:instrText>
        </w:r>
        <w:r w:rsidR="001C1BC4" w:rsidRPr="002875F4">
          <w:rPr>
            <w:highlight w:val="yellow"/>
          </w:rPr>
          <w:fldChar w:fldCharType="separate"/>
        </w:r>
        <w:r w:rsidR="001C1BC4" w:rsidRPr="002875F4">
          <w:rPr>
            <w:noProof/>
            <w:highlight w:val="yellow"/>
            <w:vertAlign w:val="superscript"/>
          </w:rPr>
          <w:t>10</w:t>
        </w:r>
        <w:r w:rsidR="001C1BC4" w:rsidRPr="002875F4">
          <w:rPr>
            <w:highlight w:val="yellow"/>
          </w:rPr>
          <w:fldChar w:fldCharType="end"/>
        </w:r>
      </w:hyperlink>
      <w:r w:rsidRPr="002E4613">
        <w:t>.</w:t>
      </w:r>
      <w:r w:rsidR="009D7C6A" w:rsidRPr="002E4613">
        <w:t xml:space="preserve"> </w:t>
      </w:r>
      <w:r w:rsidR="00C12737" w:rsidRPr="002E4613">
        <w:t>Joint remodelling or replacement has the capacity to improve function and mobility for the patient, but conversely the risk of infection has the potential to result in significant morbidity and cost to the healthcare service</w:t>
      </w:r>
      <w:r w:rsidR="00486676">
        <w:t xml:space="preserve"> </w:t>
      </w:r>
      <w:r w:rsidR="00F852B1" w:rsidRPr="002875F4">
        <w:rPr>
          <w:highlight w:val="yellow"/>
        </w:rPr>
        <w:fldChar w:fldCharType="begin">
          <w:fldData xml:space="preserve">PEVuZE5vdGU+PENpdGU+PEF1dGhvcj5NY0Nvbm91Z2hleTwvQXV0aG9yPjxZZWFyPjIwMTQ8L1ll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</w:fldData>
        </w:fldChar>
      </w:r>
      <w:r w:rsidR="005654BD">
        <w:rPr>
          <w:highlight w:val="yellow"/>
        </w:rPr>
        <w:instrText xml:space="preserve"> ADDIN EN.CITE </w:instrText>
      </w:r>
      <w:r w:rsidR="005654BD">
        <w:rPr>
          <w:highlight w:val="yellow"/>
        </w:rPr>
        <w:fldChar w:fldCharType="begin">
          <w:fldData xml:space="preserve">PEVuZE5vdGU+PENpdGU+PEF1dGhvcj5NY0Nvbm91Z2hleTwvQXV0aG9yPjxZZWFyPjIwMTQ8L1ll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</w:fldData>
        </w:fldChar>
      </w:r>
      <w:r w:rsidR="005654BD">
        <w:rPr>
          <w:highlight w:val="yellow"/>
        </w:rPr>
        <w:instrText xml:space="preserve"> ADDIN EN.CITE.DATA </w:instrText>
      </w:r>
      <w:r w:rsidR="005654BD">
        <w:rPr>
          <w:highlight w:val="yellow"/>
        </w:rPr>
      </w:r>
      <w:r w:rsidR="005654BD">
        <w:rPr>
          <w:highlight w:val="yellow"/>
        </w:rPr>
        <w:fldChar w:fldCharType="end"/>
      </w:r>
      <w:r w:rsidR="00F852B1" w:rsidRPr="002875F4">
        <w:rPr>
          <w:highlight w:val="yellow"/>
        </w:rPr>
      </w:r>
      <w:r w:rsidR="00F852B1" w:rsidRPr="002875F4">
        <w:rPr>
          <w:highlight w:val="yellow"/>
        </w:rPr>
        <w:fldChar w:fldCharType="separate"/>
      </w:r>
      <w:hyperlink w:anchor="_ENREF_27" w:tooltip="McConoughey, 2014 #345" w:history="1">
        <w:r w:rsidR="001C1BC4" w:rsidRPr="005654BD">
          <w:rPr>
            <w:noProof/>
            <w:highlight w:val="yellow"/>
            <w:vertAlign w:val="superscript"/>
          </w:rPr>
          <w:t>27</w:t>
        </w:r>
      </w:hyperlink>
      <w:r w:rsidR="005654BD" w:rsidRPr="005654BD">
        <w:rPr>
          <w:noProof/>
          <w:highlight w:val="yellow"/>
          <w:vertAlign w:val="superscript"/>
        </w:rPr>
        <w:t xml:space="preserve">; </w:t>
      </w:r>
      <w:hyperlink w:anchor="_ENREF_34" w:tooltip="Padegimas, 2015 #446" w:history="1">
        <w:r w:rsidR="001C1BC4" w:rsidRPr="005654BD">
          <w:rPr>
            <w:noProof/>
            <w:highlight w:val="yellow"/>
            <w:vertAlign w:val="superscript"/>
          </w:rPr>
          <w:t>34</w:t>
        </w:r>
      </w:hyperlink>
      <w:r w:rsidR="00F852B1" w:rsidRPr="002875F4">
        <w:rPr>
          <w:highlight w:val="yellow"/>
        </w:rPr>
        <w:fldChar w:fldCharType="end"/>
      </w:r>
      <w:r w:rsidR="00C12737" w:rsidRPr="002875F4">
        <w:rPr>
          <w:highlight w:val="yellow"/>
        </w:rPr>
        <w:t>.</w:t>
      </w:r>
    </w:p>
    <w:p w:rsidR="009841C5" w:rsidRPr="002E4613" w:rsidRDefault="009841C5" w:rsidP="002E4613">
      <w:pPr>
        <w:spacing w:line="480" w:lineRule="auto"/>
      </w:pPr>
    </w:p>
    <w:p w:rsidR="00C22966" w:rsidRPr="002E4613" w:rsidRDefault="00847E45" w:rsidP="002E4613">
      <w:pPr>
        <w:spacing w:line="480" w:lineRule="auto"/>
      </w:pPr>
      <w:r w:rsidRPr="002E4613">
        <w:t xml:space="preserve">Prosthetic infections are </w:t>
      </w:r>
      <w:r w:rsidR="00A7194A" w:rsidRPr="002E4613">
        <w:t xml:space="preserve">strongly </w:t>
      </w:r>
      <w:r w:rsidRPr="002E4613">
        <w:t>linked to the formation of bacterial biofilms</w:t>
      </w:r>
      <w:r w:rsidR="009F1915" w:rsidRPr="002E4613">
        <w:t xml:space="preserve">, </w:t>
      </w:r>
      <w:r w:rsidR="00CE2818" w:rsidRPr="002E4613">
        <w:t xml:space="preserve">initially </w:t>
      </w:r>
      <w:r w:rsidR="009F1915" w:rsidRPr="002E4613">
        <w:t>seeded during the intraoperative process or later through haematogenous spread</w:t>
      </w:r>
      <w:r w:rsidR="00AD6053" w:rsidRPr="002E4613">
        <w:t xml:space="preserve"> and intrusion through the scar</w:t>
      </w:r>
      <w:r w:rsidR="003B42DF">
        <w:t xml:space="preserve"> </w:t>
      </w:r>
      <w:r w:rsidR="003B42DF">
        <w:fldChar w:fldCharType="begin">
          <w:fldData xml:space="preserve">PEVuZE5vdGU+PENpdGU+PEF1dGhvcj5TdG9vZGxleTwvQXV0aG9yPjxZZWFyPjIwMDg8L1llYXI+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3NTEtODwvcGFnZXM+PHZvbHVtZT45MDwvdm9sdW1lPjxudW1iZXI+ODwvbnVt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Q1LTU0PC9wYWdl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</w:fldData>
        </w:fldChar>
      </w:r>
      <w:r w:rsidR="005654BD">
        <w:instrText xml:space="preserve"> ADDIN EN.CITE </w:instrText>
      </w:r>
      <w:r w:rsidR="005654BD">
        <w:fldChar w:fldCharType="begin">
          <w:fldData xml:space="preserve">PEVuZE5vdGU+PENpdGU+PEF1dGhvcj5TdG9vZGxleTwvQXV0aG9yPjxZZWFyPjIwMDg8L1llYXI+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3NTEtODwvcGFnZXM+PHZvbHVtZT45MDwvdm9sdW1lPjxudW1iZXI+ODwvbnVt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Q1LTU0PC9wYWdl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</w:fldData>
        </w:fldChar>
      </w:r>
      <w:r w:rsidR="005654BD">
        <w:instrText xml:space="preserve"> ADDIN EN.CITE.DATA </w:instrText>
      </w:r>
      <w:r w:rsidR="005654BD">
        <w:fldChar w:fldCharType="end"/>
      </w:r>
      <w:r w:rsidR="003B42DF">
        <w:fldChar w:fldCharType="separate"/>
      </w:r>
      <w:hyperlink w:anchor="_ENREF_42" w:tooltip="Stoodley, 2008 #237" w:history="1">
        <w:r w:rsidR="001C1BC4" w:rsidRPr="005654BD">
          <w:rPr>
            <w:noProof/>
            <w:vertAlign w:val="superscript"/>
          </w:rPr>
          <w:t>42</w:t>
        </w:r>
      </w:hyperlink>
      <w:r w:rsidR="005654BD" w:rsidRPr="005654BD">
        <w:rPr>
          <w:noProof/>
          <w:vertAlign w:val="superscript"/>
        </w:rPr>
        <w:t xml:space="preserve">; </w:t>
      </w:r>
      <w:hyperlink w:anchor="_ENREF_53" w:tooltip="Zimmerli, 2012 #291" w:history="1">
        <w:r w:rsidR="001C1BC4" w:rsidRPr="005654BD">
          <w:rPr>
            <w:noProof/>
            <w:vertAlign w:val="superscript"/>
          </w:rPr>
          <w:t>53</w:t>
        </w:r>
      </w:hyperlink>
      <w:r w:rsidR="005654BD" w:rsidRPr="005654BD">
        <w:rPr>
          <w:noProof/>
          <w:vertAlign w:val="superscript"/>
        </w:rPr>
        <w:t xml:space="preserve">; </w:t>
      </w:r>
      <w:hyperlink w:anchor="_ENREF_54" w:tooltip="Zimmerli, 2004 #302" w:history="1">
        <w:r w:rsidR="001C1BC4" w:rsidRPr="005654BD">
          <w:rPr>
            <w:noProof/>
            <w:vertAlign w:val="superscript"/>
          </w:rPr>
          <w:t>54</w:t>
        </w:r>
      </w:hyperlink>
      <w:r w:rsidR="003B42DF">
        <w:fldChar w:fldCharType="end"/>
      </w:r>
      <w:r w:rsidR="009F1915" w:rsidRPr="002E4613">
        <w:t xml:space="preserve">. </w:t>
      </w:r>
      <w:r w:rsidR="00F60DB3" w:rsidRPr="002E4613">
        <w:t>I</w:t>
      </w:r>
      <w:r w:rsidR="00C22966" w:rsidRPr="002E4613">
        <w:t xml:space="preserve">nfiltrating bacteria are able to attach to and form a biofilm on a heterogeneous range of </w:t>
      </w:r>
      <w:r w:rsidR="00A7194A" w:rsidRPr="002E4613">
        <w:t xml:space="preserve">host and manufactured </w:t>
      </w:r>
      <w:r w:rsidR="00C22966" w:rsidRPr="002E4613">
        <w:t>surfaces,</w:t>
      </w:r>
      <w:r w:rsidR="00A7194A" w:rsidRPr="002E4613">
        <w:t xml:space="preserve"> such as prosthetic components, </w:t>
      </w:r>
      <w:r w:rsidR="00C22966" w:rsidRPr="002E4613">
        <w:t>surrounding tissue and bone architecture</w:t>
      </w:r>
      <w:r w:rsidR="00C15001" w:rsidRPr="002E4613">
        <w:t xml:space="preserve"> </w:t>
      </w:r>
      <w:hyperlink w:anchor="_ENREF_27" w:tooltip="McConoughey, 2014 #345" w:history="1">
        <w:r w:rsidR="001C1BC4" w:rsidRPr="002E4613">
          <w:fldChar w:fldCharType="begin"/>
        </w:r>
        <w:r w:rsidR="001C1BC4">
          <w:instrText xml:space="preserve"> ADDIN EN.CITE &lt;EndNote&gt;&lt;Cite&gt;&lt;Author&gt;McConoughey&lt;/Author&gt;&lt;Year&gt;2014&lt;/Year&gt;&lt;RecNum&gt;345&lt;/RecNum&gt;&lt;DisplayText&gt;&lt;style face="superscript"&gt;27&lt;/style&gt;&lt;/DisplayText&gt;&lt;record&gt;&lt;rec-number&gt;345&lt;/rec-number&gt;&lt;foreign-keys&gt;&lt;key app="EN" db-id="rvztzzsso5rzvneap54vezekaze0xftx59wt" timestamp="1413895249"&gt;345&lt;/key&gt;&lt;/foreign-keys&gt;&lt;ref-type name="Journal Article"&gt;17&lt;/ref-type&gt;&lt;contributors&gt;&lt;authors&gt;&lt;author&gt;McConoughey, S. J.&lt;/author&gt;&lt;author&gt;Howlin, R.&lt;/author&gt;&lt;author&gt;Granger, J. F.&lt;/author&gt;&lt;author&gt;Manring, M. M.&lt;/author&gt;&lt;author&gt;Calhoun, J. H.&lt;/author&gt;&lt;author&gt;Shirtliff, M.&lt;/author&gt;&lt;author&gt;Kathju, S.&lt;/author&gt;&lt;author&gt;Stoodley, P.&lt;/author&gt;&lt;/authors&gt;&lt;/contributors&gt;&lt;auth-address&gt;Department of Orthopedics, The Ohio State University, Columbus, OH, USA.&lt;/auth-address&gt;&lt;titles&gt;&lt;title&gt;Biofilms in periprosthetic orthopedic infections&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987-1007&lt;/pages&gt;&lt;volume&gt;9&lt;/volume&gt;&lt;edition&gt;2014/10/11&lt;/edition&gt;&lt;dates&gt;&lt;year&gt;2014&lt;/year&gt;&lt;pub-dates&gt;&lt;date&gt;Aug&lt;/date&gt;&lt;/pub-dates&gt;&lt;/dates&gt;&lt;isbn&gt;1746-0913&lt;/isbn&gt;&lt;accession-num&gt;25302955&lt;/accession-num&gt;&lt;urls&gt;&lt;/urls&gt;&lt;electronic-resource-num&gt;10.2217/fmb.14.64&lt;/electronic-resource-num&gt;&lt;remote-database-provider&gt;Nlm&lt;/remote-database-provider&gt;&lt;language&gt;eng&lt;/language&gt;&lt;/record&gt;&lt;/Cite&gt;&lt;/EndNote&gt;</w:instrText>
        </w:r>
        <w:r w:rsidR="001C1BC4" w:rsidRPr="002E4613">
          <w:fldChar w:fldCharType="separate"/>
        </w:r>
        <w:r w:rsidR="001C1BC4" w:rsidRPr="005654BD">
          <w:rPr>
            <w:noProof/>
            <w:vertAlign w:val="superscript"/>
          </w:rPr>
          <w:t>27</w:t>
        </w:r>
        <w:r w:rsidR="001C1BC4" w:rsidRPr="002E4613">
          <w:fldChar w:fldCharType="end"/>
        </w:r>
      </w:hyperlink>
      <w:r w:rsidR="00C22966" w:rsidRPr="002E4613">
        <w:t xml:space="preserve">. </w:t>
      </w:r>
      <w:r w:rsidR="008C4657" w:rsidRPr="008C4657">
        <w:rPr>
          <w:highlight w:val="yellow"/>
        </w:rPr>
        <w:t>Although</w:t>
      </w:r>
      <w:r w:rsidR="00C22966" w:rsidRPr="002E4613">
        <w:t xml:space="preserve"> </w:t>
      </w:r>
      <w:r w:rsidR="00C22966" w:rsidRPr="00AE6980">
        <w:rPr>
          <w:highlight w:val="yellow"/>
        </w:rPr>
        <w:t>physically distinct,</w:t>
      </w:r>
      <w:r w:rsidR="00C22966" w:rsidRPr="002E4613">
        <w:t xml:space="preserve"> </w:t>
      </w:r>
      <w:r w:rsidR="00C22966" w:rsidRPr="00885D5E">
        <w:rPr>
          <w:highlight w:val="yellow"/>
        </w:rPr>
        <w:t xml:space="preserve">these act as communicating niches where </w:t>
      </w:r>
      <w:r w:rsidR="00885D5E" w:rsidRPr="00885D5E">
        <w:rPr>
          <w:highlight w:val="yellow"/>
        </w:rPr>
        <w:t xml:space="preserve">reseeding can occur from one area despite </w:t>
      </w:r>
      <w:r w:rsidR="00C22966" w:rsidRPr="00885D5E">
        <w:rPr>
          <w:highlight w:val="yellow"/>
        </w:rPr>
        <w:t xml:space="preserve">successful </w:t>
      </w:r>
      <w:r w:rsidR="00885D5E" w:rsidRPr="00885D5E">
        <w:rPr>
          <w:highlight w:val="yellow"/>
        </w:rPr>
        <w:t xml:space="preserve">bacterial clearance </w:t>
      </w:r>
      <w:r w:rsidR="00C22966" w:rsidRPr="00885D5E">
        <w:rPr>
          <w:highlight w:val="yellow"/>
        </w:rPr>
        <w:t>from</w:t>
      </w:r>
      <w:r w:rsidR="00885D5E" w:rsidRPr="00885D5E">
        <w:rPr>
          <w:highlight w:val="yellow"/>
        </w:rPr>
        <w:t xml:space="preserve"> another,</w:t>
      </w:r>
      <w:r w:rsidR="00044419" w:rsidRPr="00885D5E">
        <w:rPr>
          <w:highlight w:val="yellow"/>
        </w:rPr>
        <w:t xml:space="preserve"> </w:t>
      </w:r>
      <w:r w:rsidR="00885D5E" w:rsidRPr="00885D5E">
        <w:rPr>
          <w:highlight w:val="yellow"/>
        </w:rPr>
        <w:t xml:space="preserve">thus </w:t>
      </w:r>
      <w:r w:rsidR="00044419" w:rsidRPr="00885D5E">
        <w:rPr>
          <w:highlight w:val="yellow"/>
        </w:rPr>
        <w:t>making complete eradication challenging.</w:t>
      </w:r>
      <w:r w:rsidR="00C22966" w:rsidRPr="002E4613">
        <w:t xml:space="preserve"> </w:t>
      </w:r>
      <w:r w:rsidR="00F60DB3" w:rsidRPr="002E4613">
        <w:t>Moreover, the biofilm phenotype itself confers bacterial cells with an increased resistance to clearance by the host immune system and substantial tolerance to antimicrobials</w:t>
      </w:r>
      <w:r w:rsidR="00C15001" w:rsidRPr="002E4613">
        <w:t xml:space="preserve"> </w:t>
      </w:r>
      <w:hyperlink w:anchor="_ENREF_14" w:tooltip="Høiby, 2011 #377" w:history="1">
        <w:r w:rsidR="001C1BC4" w:rsidRPr="002E4613">
          <w:fldChar w:fldCharType="begin"/>
        </w:r>
        <w:r w:rsidR="001C1BC4">
          <w:instrText xml:space="preserve"> ADDIN EN.CITE &lt;EndNote&gt;&lt;Cite&gt;&lt;Author&gt;Høiby&lt;/Author&gt;&lt;Year&gt;2011&lt;/Year&gt;&lt;RecNum&gt;377&lt;/RecNum&gt;&lt;DisplayText&gt;&lt;style face="superscript"&gt;14&lt;/style&gt;&lt;/DisplayText&gt;&lt;record&gt;&lt;rec-number&gt;377&lt;/rec-number&gt;&lt;foreign-keys&gt;&lt;key app="EN" db-id="rvztzzsso5rzvneap54vezekaze0xftx59wt" timestamp="1450108523"&gt;377&lt;/key&gt;&lt;/foreign-keys&gt;&lt;ref-type name="Journal Article"&gt;17&lt;/ref-type&gt;&lt;contributors&gt;&lt;authors&gt;&lt;author&gt;Høiby, Niels&lt;/author&gt;&lt;author&gt;Ciofu, Oana&lt;/author&gt;&lt;author&gt;Johansen, Helle Krogh&lt;/author&gt;&lt;author&gt;Song, Zhi-jun&lt;/author&gt;&lt;author&gt;Moser, Claus&lt;/author&gt;&lt;author&gt;Jensen, Peter Østrup&lt;/author&gt;&lt;author&gt;Molin, Søren&lt;/author&gt;&lt;author&gt;Givskov, Michael&lt;/author&gt;&lt;author&gt;Tolker-Nielsen, Tim&lt;/author&gt;&lt;author&gt;Bjarnsholt, Thomas&lt;/author&gt;&lt;/authors&gt;&lt;/contributors&gt;&lt;titles&gt;&lt;title&gt;The clinical impact of bacterial biofilms&lt;/title&gt;&lt;secondary-title&gt;International Journal of Oral Science&lt;/secondary-title&gt;&lt;/titles&gt;&lt;periodical&gt;&lt;full-title&gt;International Journal of Oral Science&lt;/full-title&gt;&lt;/periodical&gt;&lt;pages&gt;55-65&lt;/pages&gt;&lt;volume&gt;3&lt;/volume&gt;&lt;number&gt;2&lt;/number&gt;&lt;dates&gt;&lt;year&gt;2011&lt;/year&gt;&lt;pub-dates&gt;&lt;date&gt;02/14/received&amp;#xD;03/09/accepted&lt;/date&gt;&lt;/pub-dates&gt;&lt;/dates&gt;&lt;publisher&gt;Nature Publishing Group&lt;/publisher&gt;&lt;isbn&gt;1674-2818&amp;#xD;2049-3169&lt;/isbn&gt;&lt;accession-num&gt;PMC3469878&lt;/accession-num&gt;&lt;urls&gt;&lt;related-urls&gt;&lt;url&gt;http://www.ncbi.nlm.nih.gov/pmc/articles/PMC3469878/&lt;/url&gt;&lt;/related-urls&gt;&lt;/urls&gt;&lt;electronic-resource-num&gt;10.4248/IJOS11026&lt;/electronic-resource-num&gt;&lt;remote-database-name&gt;PMC&lt;/remote-database-name&gt;&lt;/record&gt;&lt;/Cite&gt;&lt;/EndNote&gt;</w:instrText>
        </w:r>
        <w:r w:rsidR="001C1BC4" w:rsidRPr="002E4613">
          <w:fldChar w:fldCharType="separate"/>
        </w:r>
        <w:r w:rsidR="001C1BC4" w:rsidRPr="00F852B1">
          <w:rPr>
            <w:noProof/>
            <w:vertAlign w:val="superscript"/>
          </w:rPr>
          <w:t>14</w:t>
        </w:r>
        <w:r w:rsidR="001C1BC4" w:rsidRPr="002E4613">
          <w:fldChar w:fldCharType="end"/>
        </w:r>
      </w:hyperlink>
      <w:r w:rsidR="00F60DB3" w:rsidRPr="002E4613">
        <w:t xml:space="preserve">. Consequently, </w:t>
      </w:r>
      <w:r w:rsidR="00514348" w:rsidRPr="002E4613">
        <w:t xml:space="preserve">the difficulty in clearing biofilm-mediated chronic infection means </w:t>
      </w:r>
      <w:r w:rsidR="00C22966" w:rsidRPr="002E4613">
        <w:t>reinfection rates can rise up to 20 % after revision compared to 1-4 % of all primary procedures</w:t>
      </w:r>
      <w:r w:rsidR="00C15001" w:rsidRPr="002E4613">
        <w:t xml:space="preserve"> </w:t>
      </w:r>
      <w:r w:rsidR="006167CF" w:rsidRPr="002E4613">
        <w:fldChar w:fldCharType="begin">
          <w:fldData xml:space="preserve">PEVuZE5vdGU+PENpdGU+PEF1dGhvcj5Mb3ZhdGk8L0F1dGhvcj48WWVhcj4yMDEzPC9ZZWFyPjxS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c2Mjg8L3BhZ2VzPjx2b2x1bWU+ODwvdm9sdW1lPjxudW1iZXI+NjwvbnVtYmVyPjxlZGl0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TU3LTYxPC9wYWdlcz48dm9sdW1lPjM2PC92b2x1bWU+PG51bWJlcj45PC9u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ODk5LTkwMzwvcGFnZXM+PHZvbHVt
ZT4yODwvdm9sdW1lPjxudW1iZXI+NjwvbnVtYmVyPjxlZGl0aW9uPjIwMTMvMDMvMjY8L2VkaXRp
b24+PGRhdGVzPjx5ZWFyPjIwMTM8L3llYXI+PHB1Yi1kYXRlcz48ZGF0ZT5KdW48L2RhdGU+PC9w
dWItZGF0ZXM+PC9kYXRlcz48aXNibj4xNTMyLTg0MDYgKEVsZWN0cm9uaWMpJiN4RDswODgzLTU0
MDMgKExpbmtpbmcpPC9pc2JuPjxhY2Nlc3Npb24tbnVtPjIzNTIzNDk2PC9hY2Nlc3Npb24tbnVt
Pjx1cmxzPjwvdXJscz48ZWxlY3Ryb25pYy1yZXNvdXJjZS1udW0+MTAuMTAxNi9qLmFydGguMjAx
Mi4xMC4wMjI8L2VsZWN0cm9uaWMtcmVzb3VyY2UtbnVtPjxyZW1vdGUtZGF0YWJhc2UtcHJvdmlk
ZXI+TkxNPC9yZW1vdGUtZGF0YWJhc2UtcHJvdmlkZXI+PGxhbmd1YWdlPmVuZzwvbGFuZ3VhZ2U+
PC9yZWNvcmQ+PC9DaXRlPjwvRW5kTm90ZT4A
</w:fldData>
        </w:fldChar>
      </w:r>
      <w:r w:rsidR="005654BD">
        <w:instrText xml:space="preserve"> ADDIN EN.CITE </w:instrText>
      </w:r>
      <w:r w:rsidR="005654BD">
        <w:fldChar w:fldCharType="begin">
          <w:fldData xml:space="preserve">PEVuZE5vdGU+PENpdGU+PEF1dGhvcj5Mb3ZhdGk8L0F1dGhvcj48WWVhcj4yMDEzPC9ZZWFyPjxS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c2Mjg8L3BhZ2VzPjx2b2x1bWU+ODwvdm9sdW1lPjxudW1iZXI+NjwvbnVtYmVyPjxlZGl0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TU3LTYxPC9wYWdlcz48dm9sdW1lPjM2PC92b2x1bWU+PG51bWJlcj45PC9u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ODk5LTkwMzwvcGFnZXM+PHZvbHVt
ZT4yODwvdm9sdW1lPjxudW1iZXI+NjwvbnVtYmVyPjxlZGl0aW9uPjIwMTMvMDMvMjY8L2VkaXRp
b24+PGRhdGVzPjx5ZWFyPjIwMTM8L3llYXI+PHB1Yi1kYXRlcz48ZGF0ZT5KdW48L2RhdGU+PC9w
dWItZGF0ZXM+PC9kYXRlcz48aXNibj4xNTMyLTg0MDYgKEVsZWN0cm9uaWMpJiN4RDswODgzLTU0
MDMgKExpbmtpbmcpPC9pc2JuPjxhY2Nlc3Npb24tbnVtPjIzNTIzNDk2PC9hY2Nlc3Npb24tbnVt
Pjx1cmxzPjwvdXJscz48ZWxlY3Ryb25pYy1yZXNvdXJjZS1udW0+MTAuMTAxNi9qLmFydGguMjAx
Mi4xMC4wMjI8L2VsZWN0cm9uaWMtcmVzb3VyY2UtbnVtPjxyZW1vdGUtZGF0YWJhc2UtcHJvdmlk
ZXI+TkxNPC9yZW1vdGUtZGF0YWJhc2UtcHJvdmlkZXI+PGxhbmd1YWdlPmVuZzwvbGFuZ3VhZ2U+
PC9yZWNvcmQ+PC9DaXRlPjwvRW5kTm90ZT4A
</w:fldData>
        </w:fldChar>
      </w:r>
      <w:r w:rsidR="005654BD">
        <w:instrText xml:space="preserve"> ADDIN EN.CITE.DATA </w:instrText>
      </w:r>
      <w:r w:rsidR="005654BD">
        <w:fldChar w:fldCharType="end"/>
      </w:r>
      <w:r w:rsidR="006167CF" w:rsidRPr="002E4613">
        <w:fldChar w:fldCharType="separate"/>
      </w:r>
      <w:hyperlink w:anchor="_ENREF_7" w:tooltip="Choi, 2013 #263" w:history="1">
        <w:r w:rsidR="001C1BC4" w:rsidRPr="005654BD">
          <w:rPr>
            <w:noProof/>
            <w:vertAlign w:val="superscript"/>
          </w:rPr>
          <w:t>7</w:t>
        </w:r>
      </w:hyperlink>
      <w:r w:rsidR="005654BD" w:rsidRPr="005654BD">
        <w:rPr>
          <w:noProof/>
          <w:vertAlign w:val="superscript"/>
        </w:rPr>
        <w:t xml:space="preserve">; </w:t>
      </w:r>
      <w:hyperlink w:anchor="_ENREF_24" w:tooltip="Lentino, 2003 #301" w:history="1">
        <w:r w:rsidR="001C1BC4" w:rsidRPr="005654BD">
          <w:rPr>
            <w:noProof/>
            <w:vertAlign w:val="superscript"/>
          </w:rPr>
          <w:t>24</w:t>
        </w:r>
      </w:hyperlink>
      <w:r w:rsidR="005654BD" w:rsidRPr="005654BD">
        <w:rPr>
          <w:noProof/>
          <w:vertAlign w:val="superscript"/>
        </w:rPr>
        <w:t xml:space="preserve">; </w:t>
      </w:r>
      <w:hyperlink w:anchor="_ENREF_25" w:tooltip="Lovati, 2013 #249" w:history="1">
        <w:r w:rsidR="001C1BC4" w:rsidRPr="005654BD">
          <w:rPr>
            <w:noProof/>
            <w:vertAlign w:val="superscript"/>
          </w:rPr>
          <w:t>25</w:t>
        </w:r>
      </w:hyperlink>
      <w:r w:rsidR="006167CF" w:rsidRPr="002E4613">
        <w:fldChar w:fldCharType="end"/>
      </w:r>
      <w:r w:rsidR="00C22966" w:rsidRPr="002E4613">
        <w:t xml:space="preserve">. </w:t>
      </w:r>
    </w:p>
    <w:p w:rsidR="00AA7B4B" w:rsidRPr="002E4613" w:rsidRDefault="00AA7B4B" w:rsidP="002E4613">
      <w:pPr>
        <w:spacing w:line="480" w:lineRule="auto"/>
      </w:pPr>
    </w:p>
    <w:p w:rsidR="00D449B8" w:rsidRPr="002E4613" w:rsidRDefault="001D287E" w:rsidP="002E4613">
      <w:pPr>
        <w:spacing w:line="480" w:lineRule="auto"/>
      </w:pPr>
      <w:r w:rsidRPr="002E4613">
        <w:rPr>
          <w:i/>
        </w:rPr>
        <w:t>Staphylococcus aureus</w:t>
      </w:r>
      <w:r w:rsidRPr="002E4613">
        <w:t xml:space="preserve"> and coagulase negative </w:t>
      </w:r>
      <w:r w:rsidR="007B6AB8" w:rsidRPr="002E4613">
        <w:t>staphylococcus are considered the predominant causative pathogens in PI, based largely on culture-dependent methods</w:t>
      </w:r>
      <w:r w:rsidR="00C15001" w:rsidRPr="002E4613">
        <w:t xml:space="preserve"> </w:t>
      </w:r>
      <w:hyperlink w:anchor="_ENREF_47" w:tooltip="Trampuz, 2006 #317" w:history="1">
        <w:r w:rsidR="001C1BC4" w:rsidRPr="002E4613">
          <w:fldChar w:fldCharType="begin"/>
        </w:r>
        <w:r w:rsidR="001C1BC4">
          <w:instrText xml:space="preserve"> ADDIN EN.CITE &lt;EndNote&gt;&lt;Cite&gt;&lt;Author&gt;Trampuz&lt;/Author&gt;&lt;Year&gt;2006&lt;/Year&gt;&lt;RecNum&gt;317&lt;/RecNum&gt;&lt;DisplayText&gt;&lt;style face="superscript"&gt;47&lt;/style&gt;&lt;/DisplayText&gt;&lt;record&gt;&lt;rec-number&gt;317&lt;/rec-number&gt;&lt;foreign-keys&gt;&lt;key app="EN" db-id="rvztzzsso5rzvneap54vezekaze0xftx59wt" timestamp="1382531502"&gt;317&lt;/key&gt;&lt;/foreign-keys&gt;&lt;ref-type name="Journal Article"&gt;17&lt;/ref-type&gt;&lt;contributors&gt;&lt;authors&gt;&lt;author&gt;Trampuz, A.&lt;/author&gt;&lt;author&gt;Widmer, A. F.&lt;/author&gt;&lt;/authors&gt;&lt;/contributors&gt;&lt;auth-address&gt;Division of Infectious Diseases and Hospital Epidemiology, University Hospital, Basel, Switzerland.&lt;/auth-address&gt;&lt;titles&gt;&lt;title&gt;Infections associated with orthopedic implant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349-56&lt;/pages&gt;&lt;volume&gt;19&lt;/volume&gt;&lt;number&gt;4&lt;/number&gt;&lt;edition&gt;2006/06/29&lt;/edition&gt;&lt;keywords&gt;&lt;keyword&gt;Antibiotic Prophylaxis&lt;/keyword&gt;&lt;keyword&gt;Biofilms/growth &amp;amp; development&lt;/keyword&gt;&lt;keyword&gt;Humans&lt;/keyword&gt;&lt;keyword&gt;Joint Prosthesis/ adverse effects/microbiology&lt;/keyword&gt;&lt;keyword&gt;Orthopedic Fixation Devices/ adverse effects/microbiology&lt;/keyword&gt;&lt;keyword&gt;Propionibacterium acnes/growth &amp;amp; development&lt;/keyword&gt;&lt;keyword&gt;Prosthesis-Related Infections/diagnosis/drug therapy/ microbiology/prevention &amp;amp;&lt;/keyword&gt;&lt;keyword&gt;control&lt;/keyword&gt;&lt;keyword&gt;Staphylococcus aureus/growth &amp;amp; development&lt;/keyword&gt;&lt;/keywords&gt;&lt;dates&gt;&lt;year&gt;2006&lt;/year&gt;&lt;pub-dates&gt;&lt;date&gt;Aug&lt;/date&gt;&lt;/pub-dates&gt;&lt;/dates&gt;&lt;isbn&gt;0951-7375 (Print)&amp;#xD;0951-7375 (Linking)&lt;/isbn&gt;&lt;accession-num&gt;16804382&lt;/accession-num&gt;&lt;urls&gt;&lt;/urls&gt;&lt;electronic-resource-num&gt;10.1097/01.qco.0000235161.85925.e8&lt;/electronic-resource-num&gt;&lt;remote-database-provider&gt;NLM&lt;/remote-database-provider&gt;&lt;language&gt;eng&lt;/language&gt;&lt;/record&gt;&lt;/Cite&gt;&lt;/EndNote&gt;</w:instrText>
        </w:r>
        <w:r w:rsidR="001C1BC4" w:rsidRPr="002E4613">
          <w:fldChar w:fldCharType="separate"/>
        </w:r>
        <w:r w:rsidR="001C1BC4" w:rsidRPr="005654BD">
          <w:rPr>
            <w:noProof/>
            <w:vertAlign w:val="superscript"/>
          </w:rPr>
          <w:t>47</w:t>
        </w:r>
        <w:r w:rsidR="001C1BC4" w:rsidRPr="002E4613">
          <w:fldChar w:fldCharType="end"/>
        </w:r>
      </w:hyperlink>
      <w:r w:rsidRPr="002E4613">
        <w:t>.</w:t>
      </w:r>
      <w:r w:rsidR="007B6AB8" w:rsidRPr="002E4613">
        <w:t xml:space="preserve"> However, gaining increasing prominence is the </w:t>
      </w:r>
      <w:r w:rsidR="003526E0" w:rsidRPr="002E4613">
        <w:t xml:space="preserve">skin commensal and facultative anaerobe </w:t>
      </w:r>
      <w:r w:rsidR="007B6AB8" w:rsidRPr="002E4613">
        <w:rPr>
          <w:i/>
        </w:rPr>
        <w:t>Propionibacterium acnes</w:t>
      </w:r>
      <w:r w:rsidR="009C4F00" w:rsidRPr="002E4613">
        <w:rPr>
          <w:i/>
        </w:rPr>
        <w:t xml:space="preserve"> </w:t>
      </w:r>
      <w:r w:rsidR="009C4F00" w:rsidRPr="002E4613">
        <w:t>whose role in</w:t>
      </w:r>
      <w:r w:rsidR="009C4F00" w:rsidRPr="002E4613">
        <w:rPr>
          <w:i/>
        </w:rPr>
        <w:t xml:space="preserve"> </w:t>
      </w:r>
      <w:r w:rsidR="007B6AB8" w:rsidRPr="002E4613">
        <w:t xml:space="preserve">PI pathogenesis has </w:t>
      </w:r>
      <w:r w:rsidR="009C4F00" w:rsidRPr="002E4613">
        <w:t xml:space="preserve">historically </w:t>
      </w:r>
      <w:r w:rsidR="007B6AB8" w:rsidRPr="002E4613">
        <w:t>been underestimated</w:t>
      </w:r>
      <w:r w:rsidR="00BB62F4">
        <w:t xml:space="preserve"> </w:t>
      </w:r>
      <w:r w:rsidR="00BB62F4" w:rsidRPr="00BB62F4">
        <w:rPr>
          <w:highlight w:val="yellow"/>
        </w:rPr>
        <w:t>but whose impact in shoulder arthroplasty has been well documented</w:t>
      </w:r>
      <w:r w:rsidR="00C15001" w:rsidRPr="002E4613">
        <w:t xml:space="preserve"> </w:t>
      </w:r>
      <w:hyperlink w:anchor="_ENREF_38" w:tooltip="Portillo, 2013 #353" w:history="1">
        <w:r w:rsidR="001C1BC4" w:rsidRPr="002E4613">
          <w:fldChar w:fldCharType="begin"/>
        </w:r>
        <w:r w:rsidR="001C1BC4">
          <w:instrText xml:space="preserve"> ADDIN EN.CITE &lt;EndNote&gt;&lt;Cite&gt;&lt;Author&gt;Portillo&lt;/Author&gt;&lt;Year&gt;2013&lt;/Year&gt;&lt;RecNum&gt;353&lt;/RecNum&gt;&lt;DisplayText&gt;&lt;style face="superscript"&gt;38&lt;/style&gt;&lt;/DisplayText&gt;&lt;record&gt;&lt;rec-number&gt;353&lt;/rec-number&gt;&lt;foreign-keys&gt;&lt;key app="EN" db-id="rvztzzsso5rzvneap54vezekaze0xftx59wt" timestamp="1443454240"&gt;353&lt;/key&gt;&lt;/foreign-keys&gt;&lt;ref-type name="Journal Article"&gt;17&lt;/ref-type&gt;&lt;contributors&gt;&lt;authors&gt;&lt;author&gt;Portillo, María Eugenia&lt;/author&gt;&lt;author&gt;Corvec, Stéphane&lt;/author&gt;&lt;author&gt;Borens, Olivier&lt;/author&gt;&lt;author&gt;Trampuz, Andrej&lt;/author&gt;&lt;/authors&gt;&lt;/contributors&gt;&lt;titles&gt;&lt;title&gt;Propionibacterium acnes: An Underestimated Pathogen in Implant-Associated Infections&lt;/title&gt;&lt;secondary-title&gt;BioMed Research International&lt;/secondary-title&gt;&lt;/titles&gt;&lt;periodical&gt;&lt;full-title&gt;Biomed Res Int&lt;/full-title&gt;&lt;abbr-1&gt;BioMed research international&lt;/abbr-1&gt;&lt;/periodical&gt;&lt;pages&gt;804391&lt;/pages&gt;&lt;volume&gt;2013&lt;/volume&gt;&lt;dates&gt;&lt;year&gt;2013&lt;/year&gt;&lt;pub-dates&gt;&lt;date&gt;11/06&amp;#xD;01/11/received&amp;#xD;08/20/revised&amp;#xD;10/04/accepted&lt;/date&gt;&lt;/pub-dates&gt;&lt;/dates&gt;&lt;publisher&gt;Hindawi Publishing Corporation&lt;/publisher&gt;&lt;isbn&gt;2314-6133&amp;#xD;2314-6141&lt;/isbn&gt;&lt;accession-num&gt;PMC3838805&lt;/accession-num&gt;&lt;urls&gt;&lt;related-urls&gt;&lt;url&gt;http://www.ncbi.nlm.nih.gov/pmc/articles/PMC3838805/&lt;/url&gt;&lt;/related-urls&gt;&lt;/urls&gt;&lt;electronic-resource-num&gt;10.1155/2013/804391&lt;/electronic-resource-num&gt;&lt;remote-database-name&gt;PMC&lt;/remote-database-name&gt;&lt;/record&gt;&lt;/Cite&gt;&lt;/EndNote&gt;</w:instrText>
        </w:r>
        <w:r w:rsidR="001C1BC4" w:rsidRPr="002E4613">
          <w:fldChar w:fldCharType="separate"/>
        </w:r>
        <w:r w:rsidR="001C1BC4" w:rsidRPr="005654BD">
          <w:rPr>
            <w:noProof/>
            <w:vertAlign w:val="superscript"/>
          </w:rPr>
          <w:t>38</w:t>
        </w:r>
        <w:r w:rsidR="001C1BC4" w:rsidRPr="002E4613">
          <w:fldChar w:fldCharType="end"/>
        </w:r>
      </w:hyperlink>
      <w:r w:rsidR="00D6210C" w:rsidRPr="002E4613">
        <w:t xml:space="preserve">. </w:t>
      </w:r>
      <w:r w:rsidR="00A158E3" w:rsidRPr="002E4613">
        <w:t xml:space="preserve">A slow growing, aerotolerant anaerobe, </w:t>
      </w:r>
      <w:r w:rsidR="00D6210C" w:rsidRPr="002E4613">
        <w:rPr>
          <w:i/>
        </w:rPr>
        <w:t>P. acnes</w:t>
      </w:r>
      <w:r w:rsidR="00D6210C" w:rsidRPr="002E4613">
        <w:t xml:space="preserve"> can be difficult to isolate </w:t>
      </w:r>
      <w:r w:rsidR="007B6AB8" w:rsidRPr="002E4613">
        <w:t>using conventional methods</w:t>
      </w:r>
      <w:r w:rsidR="00D6210C" w:rsidRPr="002E4613">
        <w:t xml:space="preserve">, with incubation times of up to 3 weeks </w:t>
      </w:r>
      <w:r w:rsidR="009C4F00" w:rsidRPr="002E4613">
        <w:t>leading to false negative cultures</w:t>
      </w:r>
      <w:r w:rsidR="00C15001" w:rsidRPr="002E4613">
        <w:t xml:space="preserve"> </w:t>
      </w:r>
      <w:hyperlink w:anchor="_ENREF_31" w:tooltip="Mook, 2015 #355" w:history="1">
        <w:r w:rsidR="001C1BC4" w:rsidRPr="002E4613">
          <w:fldChar w:fldCharType="begin"/>
        </w:r>
        <w:r w:rsidR="001C1BC4">
          <w:instrText xml:space="preserve"> ADDIN EN.CITE &lt;EndNote&gt;&lt;Cite&gt;&lt;Author&gt;Mook&lt;/Author&gt;&lt;Year&gt;2015&lt;/Year&gt;&lt;RecNum&gt;355&lt;/RecNum&gt;&lt;DisplayText&gt;&lt;style face="superscript"&gt;31&lt;/style&gt;&lt;/DisplayText&gt;&lt;record&gt;&lt;rec-number&gt;355&lt;/rec-number&gt;&lt;foreign-keys&gt;&lt;key app="EN" db-id="rvztzzsso5rzvneap54vezekaze0xftx59wt" timestamp="1443454614"&gt;355&lt;/key&gt;&lt;/foreign-keys&gt;&lt;ref-type name="Journal Article"&gt;17&lt;/ref-type&gt;&lt;contributors&gt;&lt;authors&gt;&lt;author&gt;Mook, William R.&lt;/author&gt;&lt;author&gt;Klement, Mitchell R.&lt;/author&gt;&lt;author&gt;Green, Cynthia L.&lt;/author&gt;&lt;author&gt;Hazen, Kevin C.&lt;/author&gt;&lt;author&gt;Garrigues, Grant E.&lt;/author&gt;&lt;/authors&gt;&lt;/contributors&gt;&lt;titles&gt;&lt;title&gt;The Incidence of Propionibacterium acnes in Open Shoulder Surgery&lt;/title&gt;&lt;secondary-title&gt;A Controlled Diagnostic Study&lt;/secondary-title&gt;&lt;/titles&gt;&lt;periodical&gt;&lt;full-title&gt;A Controlled Diagnostic Study&lt;/full-title&gt;&lt;/periodical&gt;&lt;pages&gt;957-963&lt;/pages&gt;&lt;volume&gt;97&lt;/volume&gt;&lt;number&gt;12&lt;/number&gt;&lt;dates&gt;&lt;year&gt;2015&lt;/year&gt;&lt;pub-dates&gt;&lt;date&gt;2015-06-17 00:00:00&lt;/date&gt;&lt;/pub-dates&gt;&lt;/dates&gt;&lt;urls&gt;&lt;related-urls&gt;&lt;url&gt;http://jbjs.org/jbjsam/97/12/957.full.pdf&lt;/url&gt;&lt;/related-urls&gt;&lt;/urls&gt;&lt;electronic-resource-num&gt;10.2106/jbjs.n.00784&lt;/electronic-resource-num&gt;&lt;/record&gt;&lt;/Cite&gt;&lt;/EndNote&gt;</w:instrText>
        </w:r>
        <w:r w:rsidR="001C1BC4" w:rsidRPr="002E4613">
          <w:fldChar w:fldCharType="separate"/>
        </w:r>
        <w:r w:rsidR="001C1BC4" w:rsidRPr="005654BD">
          <w:rPr>
            <w:noProof/>
            <w:vertAlign w:val="superscript"/>
          </w:rPr>
          <w:t>31</w:t>
        </w:r>
        <w:r w:rsidR="001C1BC4" w:rsidRPr="002E4613">
          <w:fldChar w:fldCharType="end"/>
        </w:r>
      </w:hyperlink>
      <w:r w:rsidR="00D6210C" w:rsidRPr="002E4613">
        <w:t xml:space="preserve">. </w:t>
      </w:r>
      <w:r w:rsidR="0041656E" w:rsidRPr="0041656E">
        <w:rPr>
          <w:highlight w:val="yellow"/>
        </w:rPr>
        <w:t>Additionally, i</w:t>
      </w:r>
      <w:r w:rsidR="009C4F00" w:rsidRPr="0041656E">
        <w:rPr>
          <w:highlight w:val="yellow"/>
        </w:rPr>
        <w:t xml:space="preserve">ts </w:t>
      </w:r>
      <w:r w:rsidR="0041656E" w:rsidRPr="0041656E">
        <w:rPr>
          <w:highlight w:val="yellow"/>
        </w:rPr>
        <w:t xml:space="preserve">relative </w:t>
      </w:r>
      <w:r w:rsidR="009C4F00" w:rsidRPr="0041656E">
        <w:rPr>
          <w:highlight w:val="yellow"/>
        </w:rPr>
        <w:t>low-virulence and</w:t>
      </w:r>
      <w:r w:rsidR="0041656E" w:rsidRPr="0041656E">
        <w:rPr>
          <w:highlight w:val="yellow"/>
        </w:rPr>
        <w:t xml:space="preserve"> </w:t>
      </w:r>
      <w:r w:rsidR="009C4F00" w:rsidRPr="0041656E">
        <w:rPr>
          <w:highlight w:val="yellow"/>
        </w:rPr>
        <w:t>abundance as par</w:t>
      </w:r>
      <w:r w:rsidR="00C914C0">
        <w:rPr>
          <w:highlight w:val="yellow"/>
        </w:rPr>
        <w:t xml:space="preserve">t of the normal skin microbiota, coupled with an often indolent clinical course, </w:t>
      </w:r>
      <w:r w:rsidR="009C4F00" w:rsidRPr="0041656E">
        <w:rPr>
          <w:highlight w:val="yellow"/>
        </w:rPr>
        <w:t xml:space="preserve">make its </w:t>
      </w:r>
      <w:r w:rsidR="0041656E">
        <w:rPr>
          <w:highlight w:val="yellow"/>
        </w:rPr>
        <w:t xml:space="preserve">clinical </w:t>
      </w:r>
      <w:r w:rsidR="009C4F00" w:rsidRPr="0041656E">
        <w:rPr>
          <w:highlight w:val="yellow"/>
        </w:rPr>
        <w:t>significance upon identification in PIs difficult to determine</w:t>
      </w:r>
      <w:r w:rsidR="0041656E">
        <w:t xml:space="preserve"> </w:t>
      </w:r>
      <w:r w:rsidR="006167CF" w:rsidRPr="002E4613">
        <w:fldChar w:fldCharType="begin">
          <w:fldData xml:space="preserve">PEVuZE5vdGU+PENpdGU+PEF1dGhvcj5aZWxsZXI8L0F1dGhvcj48WWVhcj4yMDA3PC9ZZWFyPjxS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</w:fldData>
        </w:fldChar>
      </w:r>
      <w:r w:rsidR="005654BD">
        <w:instrText xml:space="preserve"> ADDIN EN.CITE </w:instrText>
      </w:r>
      <w:r w:rsidR="005654BD">
        <w:fldChar w:fldCharType="begin">
          <w:fldData xml:space="preserve">PEVuZE5vdGU+PENpdGU+PEF1dGhvcj5aZWxsZXI8L0F1dGhvcj48WWVhcj4yMDA3PC9ZZWFyPjxS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</w:fldData>
        </w:fldChar>
      </w:r>
      <w:r w:rsidR="005654BD">
        <w:instrText xml:space="preserve"> ADDIN EN.CITE.DATA </w:instrText>
      </w:r>
      <w:r w:rsidR="005654BD">
        <w:fldChar w:fldCharType="end"/>
      </w:r>
      <w:r w:rsidR="006167CF" w:rsidRPr="002E4613">
        <w:fldChar w:fldCharType="separate"/>
      </w:r>
      <w:hyperlink w:anchor="_ENREF_8" w:tooltip="Corvec, 2012 #273" w:history="1">
        <w:r w:rsidR="001C1BC4" w:rsidRPr="005654BD">
          <w:rPr>
            <w:noProof/>
            <w:vertAlign w:val="superscript"/>
          </w:rPr>
          <w:t>8</w:t>
        </w:r>
      </w:hyperlink>
      <w:r w:rsidR="005654BD" w:rsidRPr="005654BD">
        <w:rPr>
          <w:noProof/>
          <w:vertAlign w:val="superscript"/>
        </w:rPr>
        <w:t xml:space="preserve">; </w:t>
      </w:r>
      <w:hyperlink w:anchor="_ENREF_13" w:tooltip="Hiller, 2015 #370" w:history="1">
        <w:r w:rsidR="001C1BC4" w:rsidRPr="005654BD">
          <w:rPr>
            <w:noProof/>
            <w:vertAlign w:val="superscript"/>
          </w:rPr>
          <w:t>13</w:t>
        </w:r>
      </w:hyperlink>
      <w:r w:rsidR="005654BD" w:rsidRPr="005654BD">
        <w:rPr>
          <w:noProof/>
          <w:vertAlign w:val="superscript"/>
        </w:rPr>
        <w:t xml:space="preserve">; </w:t>
      </w:r>
      <w:hyperlink w:anchor="_ENREF_52" w:tooltip="Zeller, 2007 #362" w:history="1">
        <w:r w:rsidR="001C1BC4" w:rsidRPr="005654BD">
          <w:rPr>
            <w:noProof/>
            <w:vertAlign w:val="superscript"/>
          </w:rPr>
          <w:t>52</w:t>
        </w:r>
      </w:hyperlink>
      <w:r w:rsidR="006167CF" w:rsidRPr="002E4613">
        <w:fldChar w:fldCharType="end"/>
      </w:r>
      <w:r w:rsidR="00D6210C" w:rsidRPr="002E4613">
        <w:t xml:space="preserve">. </w:t>
      </w:r>
      <w:r w:rsidR="00D449B8" w:rsidRPr="002E4613">
        <w:t xml:space="preserve">However, neurosurgical and orthopaedic procedures have </w:t>
      </w:r>
      <w:r w:rsidR="00EF168E" w:rsidRPr="002E4613">
        <w:t>been shown to be</w:t>
      </w:r>
      <w:r w:rsidR="00D449B8" w:rsidRPr="002E4613">
        <w:t xml:space="preserve"> serious risk factor</w:t>
      </w:r>
      <w:r w:rsidR="00EF168E" w:rsidRPr="002E4613">
        <w:t xml:space="preserve">s involved in </w:t>
      </w:r>
      <w:r w:rsidR="00D449B8" w:rsidRPr="002E4613">
        <w:rPr>
          <w:i/>
        </w:rPr>
        <w:t>P. acnes</w:t>
      </w:r>
      <w:r w:rsidR="00D449B8" w:rsidRPr="002E4613">
        <w:t xml:space="preserve"> infection</w:t>
      </w:r>
      <w:r w:rsidR="00C15001" w:rsidRPr="002E4613">
        <w:t xml:space="preserve"> </w:t>
      </w:r>
      <w:hyperlink w:anchor="_ENREF_45" w:tooltip="Tebruegge, 2015 #347" w:history="1">
        <w:r w:rsidR="001C1BC4" w:rsidRPr="002E4613">
          <w:fldChar w:fldCharType="begin"/>
        </w:r>
        <w:r w:rsidR="001C1BC4">
          <w:instrText xml:space="preserve"> ADDIN EN.CITE &lt;EndNote&gt;&lt;Cite&gt;&lt;Author&gt;Tebruegge&lt;/Author&gt;&lt;Year&gt;2015&lt;/Year&gt;&lt;RecNum&gt;347&lt;/RecNum&gt;&lt;DisplayText&gt;&lt;style face="superscript"&gt;45&lt;/style&gt;&lt;/DisplayText&gt;&lt;record&gt;&lt;rec-number&gt;347&lt;/rec-number&gt;&lt;foreign-keys&gt;&lt;key app="EN" db-id="rvztzzsso5rzvneap54vezekaze0xftx59wt" timestamp="1442916607"&gt;347&lt;/key&gt;&lt;/foreign-keys&gt;&lt;ref-type name="Journal Article"&gt;17&lt;/ref-type&gt;&lt;contributors&gt;&lt;authors&gt;&lt;author&gt;Tebruegge, M.&lt;/author&gt;&lt;author&gt;Jones, C.&lt;/author&gt;&lt;author&gt;de Graaf, H.&lt;/author&gt;&lt;author&gt;Sukhtankar, P.&lt;/author&gt;&lt;author&gt;Allan, R. N.&lt;/author&gt;&lt;author&gt;Howlin, R. P.&lt;/author&gt;&lt;author&gt;Browning, D.&lt;/author&gt;&lt;author&gt;Schuster, H.&lt;/author&gt;&lt;author&gt;Pallett, A.&lt;/author&gt;&lt;author&gt;Patel, S.&lt;/author&gt;&lt;author&gt;Faust, S. N.&lt;/author&gt;&lt;/authors&gt;&lt;/contributors&gt;&lt;titles&gt;&lt;title&gt;Invasive Propionibacterium acnes infections in a non-selective patient cohort: clinical manifestations, management and outcome&lt;/title&gt;&lt;secondary-title&gt;European Journal of Clinical Microbiology &amp;amp; Infectious Diseases&lt;/secondary-title&gt;&lt;alt-title&gt;Eur J Clin Microbiol Infect Dis&lt;/alt-title&gt;&lt;/titles&gt;&lt;alt-periodical&gt;&lt;full-title&gt;Eur J Clin Microbiol Infect Dis&lt;/full-title&gt;&lt;abbr-1&gt;European journal of clinical microbiology &amp;amp; infectious diseases : official publication of the European Society of Clinical Microbiology&lt;/abbr-1&gt;&lt;/alt-periodical&gt;&lt;pages&gt;527-534&lt;/pages&gt;&lt;volume&gt;34&lt;/volume&gt;&lt;number&gt;3&lt;/number&gt;&lt;dates&gt;&lt;year&gt;2015&lt;/year&gt;&lt;pub-dates&gt;&lt;date&gt;2015/03/01&lt;/date&gt;&lt;/pub-dates&gt;&lt;/dates&gt;&lt;publisher&gt;Springer Berlin Heidelberg&lt;/publisher&gt;&lt;isbn&gt;0934-9723&lt;/isbn&gt;&lt;urls&gt;&lt;related-urls&gt;&lt;url&gt;http://dx.doi.org/10.1007/s10096-014-2256-y&lt;/url&gt;&lt;/related-urls&gt;&lt;/urls&gt;&lt;electronic-resource-num&gt;10.1007/s10096-014-2256-y&lt;/electronic-resource-num&gt;&lt;language&gt;English&lt;/language&gt;&lt;/record&gt;&lt;/Cite&gt;&lt;/EndNote&gt;</w:instrText>
        </w:r>
        <w:r w:rsidR="001C1BC4" w:rsidRPr="002E4613">
          <w:fldChar w:fldCharType="separate"/>
        </w:r>
        <w:r w:rsidR="001C1BC4" w:rsidRPr="005654BD">
          <w:rPr>
            <w:noProof/>
            <w:vertAlign w:val="superscript"/>
          </w:rPr>
          <w:t>45</w:t>
        </w:r>
        <w:r w:rsidR="001C1BC4" w:rsidRPr="002E4613">
          <w:fldChar w:fldCharType="end"/>
        </w:r>
      </w:hyperlink>
      <w:r w:rsidR="00D449B8" w:rsidRPr="002E4613">
        <w:t>. In particular, its common association with ha</w:t>
      </w:r>
      <w:r w:rsidR="00DC24CE">
        <w:t xml:space="preserve">ir follicles and sebaceous </w:t>
      </w:r>
      <w:r w:rsidR="00DC24CE" w:rsidRPr="00DC24CE">
        <w:rPr>
          <w:highlight w:val="yellow"/>
        </w:rPr>
        <w:t>glands</w:t>
      </w:r>
      <w:r w:rsidR="00D449B8" w:rsidRPr="002E4613">
        <w:t xml:space="preserve"> whose numbers are elevated around the face, scalp, chest and back, means </w:t>
      </w:r>
      <w:r w:rsidR="00D449B8" w:rsidRPr="002E4613">
        <w:rPr>
          <w:i/>
        </w:rPr>
        <w:t>P. acnes</w:t>
      </w:r>
      <w:r w:rsidR="00D449B8" w:rsidRPr="002E4613">
        <w:t xml:space="preserve"> is particular</w:t>
      </w:r>
      <w:r w:rsidR="002F5549">
        <w:t>ly numerous around the shoulder</w:t>
      </w:r>
      <w:r w:rsidR="001E742E">
        <w:t xml:space="preserve"> </w:t>
      </w:r>
      <w:hyperlink w:anchor="_ENREF_17" w:tooltip="Jahns, 2014 #354" w:history="1">
        <w:r w:rsidR="001C1BC4">
          <w:fldChar w:fldCharType="begin"/>
        </w:r>
        <w:r w:rsidR="001C1BC4">
          <w:instrText xml:space="preserve"> ADDIN EN.CITE &lt;EndNote&gt;&lt;Cite&gt;&lt;Author&gt;Jahns&lt;/Author&gt;&lt;Year&gt;2014&lt;/Year&gt;&lt;RecNum&gt;354&lt;/RecNum&gt;&lt;DisplayText&gt;&lt;style face="superscript"&gt;17&lt;/style&gt;&lt;/DisplayText&gt;&lt;record&gt;&lt;rec-number&gt;354&lt;/rec-number&gt;&lt;foreign-keys&gt;&lt;key app="EN" db-id="rvztzzsso5rzvneap54vezekaze0xftx59wt" timestamp="1443454300"&gt;354&lt;/key&gt;&lt;/foreign-keys&gt;&lt;ref-type name="Journal Article"&gt;17&lt;/ref-type&gt;&lt;contributors&gt;&lt;authors&gt;&lt;author&gt;Jahns, Anika C.&lt;/author&gt;&lt;author&gt;Alexeyev, Oleg A.&lt;/author&gt;&lt;/authors&gt;&lt;/contributors&gt;&lt;titles&gt;&lt;title&gt;Three dimensional distribution of Propionibacterium acnes biofilms in human skin&lt;/title&gt;&lt;secondary-title&gt;Experimental Dermatology&lt;/secondary-title&gt;&lt;/titles&gt;&lt;periodical&gt;&lt;full-title&gt;Experimental Dermatology&lt;/full-title&gt;&lt;/periodical&gt;&lt;pages&gt;687-689&lt;/pages&gt;&lt;volume&gt;23&lt;/volume&gt;&lt;number&gt;9&lt;/number&gt;&lt;keywords&gt;&lt;keyword&gt;biofilm&lt;/keyword&gt;&lt;keyword&gt;hair follicle&lt;/keyword&gt;&lt;keyword&gt;P. acnes&lt;/keyword&gt;&lt;keyword&gt;skin&lt;/keyword&gt;&lt;/keywords&gt;&lt;dates&gt;&lt;year&gt;2014&lt;/year&gt;&lt;/dates&gt;&lt;isbn&gt;1600-0625&lt;/isbn&gt;&lt;urls&gt;&lt;related-urls&gt;&lt;url&gt;http://dx.doi.org/10.1111/exd.12482&lt;/url&gt;&lt;/related-urls&gt;&lt;/urls&gt;&lt;electronic-resource-num&gt;10.1111/exd.12482&lt;/electronic-resource-num&gt;&lt;/record&gt;&lt;/Cite&gt;&lt;/EndNote&gt;</w:instrText>
        </w:r>
        <w:r w:rsidR="001C1BC4">
          <w:fldChar w:fldCharType="separate"/>
        </w:r>
        <w:r w:rsidR="001C1BC4" w:rsidRPr="002875F4">
          <w:rPr>
            <w:noProof/>
            <w:vertAlign w:val="superscript"/>
          </w:rPr>
          <w:t>17</w:t>
        </w:r>
        <w:r w:rsidR="001C1BC4">
          <w:fldChar w:fldCharType="end"/>
        </w:r>
      </w:hyperlink>
      <w:r w:rsidR="002F5549">
        <w:t xml:space="preserve">. </w:t>
      </w:r>
      <w:r w:rsidR="002F5549" w:rsidRPr="00DC6498">
        <w:rPr>
          <w:highlight w:val="yellow"/>
        </w:rPr>
        <w:t xml:space="preserve">Consequently, </w:t>
      </w:r>
      <w:r w:rsidR="00567539" w:rsidRPr="00DC6498">
        <w:rPr>
          <w:highlight w:val="yellow"/>
        </w:rPr>
        <w:t>it is the</w:t>
      </w:r>
      <w:r w:rsidR="001E742E" w:rsidRPr="00DC6498">
        <w:rPr>
          <w:highlight w:val="yellow"/>
        </w:rPr>
        <w:t xml:space="preserve"> most predominant</w:t>
      </w:r>
      <w:r w:rsidR="00567539" w:rsidRPr="00DC6498">
        <w:rPr>
          <w:highlight w:val="yellow"/>
        </w:rPr>
        <w:t xml:space="preserve"> microorganism</w:t>
      </w:r>
      <w:r w:rsidR="00D6210C" w:rsidRPr="00DC6498">
        <w:rPr>
          <w:highlight w:val="yellow"/>
        </w:rPr>
        <w:t xml:space="preserve"> </w:t>
      </w:r>
      <w:r w:rsidR="00DC6498" w:rsidRPr="00DC6498">
        <w:rPr>
          <w:highlight w:val="yellow"/>
        </w:rPr>
        <w:t xml:space="preserve">associated with shoulder infections and </w:t>
      </w:r>
      <w:r w:rsidR="00D6210C" w:rsidRPr="00DC6498">
        <w:rPr>
          <w:highlight w:val="yellow"/>
        </w:rPr>
        <w:t>following revision shoulder arthroplasties</w:t>
      </w:r>
      <w:r w:rsidR="00796EC3">
        <w:t xml:space="preserve"> </w:t>
      </w:r>
      <w:r w:rsidR="00DC6498" w:rsidRPr="00DC6498">
        <w:rPr>
          <w:highlight w:val="yellow"/>
        </w:rPr>
        <w:fldChar w:fldCharType="begin">
          <w:fldData xml:space="preserve">PEVuZE5vdGU+PENpdGU+PEF1dGhvcj5Qb3R0aW5nZXI8L0F1dGhvcj48WWVhcj4yMDEyPC9ZZWFy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IwNzUtODM8L3BhZ2VzPjx2b2x1bWU+OTQ8L3Zv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yNTM4LTQzPC9wYWdlcz48dm9sdW1lPjQ2OTwvdm9sdW1lPjxudW1iZXI+OTwv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</w:fldData>
        </w:fldChar>
      </w:r>
      <w:r w:rsidR="005654BD">
        <w:rPr>
          <w:highlight w:val="yellow"/>
        </w:rPr>
        <w:instrText xml:space="preserve"> ADDIN EN.CITE </w:instrText>
      </w:r>
      <w:r w:rsidR="005654BD">
        <w:rPr>
          <w:highlight w:val="yellow"/>
        </w:rPr>
        <w:fldChar w:fldCharType="begin">
          <w:fldData xml:space="preserve">PEVuZE5vdGU+PENpdGU+PEF1dGhvcj5Qb3R0aW5nZXI8L0F1dGhvcj48WWVhcj4yMDEyPC9ZZWFy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IwNzUtODM8L3BhZ2VzPjx2b2x1bWU+OTQ8L3Zv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yNTM4LTQzPC9wYWdlcz48dm9sdW1lPjQ2OTwvdm9sdW1lPjxudW1iZXI+OTwv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</w:fldData>
        </w:fldChar>
      </w:r>
      <w:r w:rsidR="005654BD">
        <w:rPr>
          <w:highlight w:val="yellow"/>
        </w:rPr>
        <w:instrText xml:space="preserve"> ADDIN EN.CITE.DATA </w:instrText>
      </w:r>
      <w:r w:rsidR="005654BD">
        <w:rPr>
          <w:highlight w:val="yellow"/>
        </w:rPr>
      </w:r>
      <w:r w:rsidR="005654BD">
        <w:rPr>
          <w:highlight w:val="yellow"/>
        </w:rPr>
        <w:fldChar w:fldCharType="end"/>
      </w:r>
      <w:r w:rsidR="00DC6498" w:rsidRPr="00DC6498">
        <w:rPr>
          <w:highlight w:val="yellow"/>
        </w:rPr>
      </w:r>
      <w:r w:rsidR="00DC6498" w:rsidRPr="00DC6498">
        <w:rPr>
          <w:highlight w:val="yellow"/>
        </w:rPr>
        <w:fldChar w:fldCharType="separate"/>
      </w:r>
      <w:hyperlink w:anchor="_ENREF_39" w:tooltip="Pottinger, 2012 #427" w:history="1">
        <w:r w:rsidR="001C1BC4" w:rsidRPr="005654BD">
          <w:rPr>
            <w:noProof/>
            <w:highlight w:val="yellow"/>
            <w:vertAlign w:val="superscript"/>
          </w:rPr>
          <w:t>39</w:t>
        </w:r>
      </w:hyperlink>
      <w:r w:rsidR="005654BD" w:rsidRPr="005654BD">
        <w:rPr>
          <w:noProof/>
          <w:highlight w:val="yellow"/>
          <w:vertAlign w:val="superscript"/>
        </w:rPr>
        <w:t xml:space="preserve">; </w:t>
      </w:r>
      <w:hyperlink w:anchor="_ENREF_41" w:tooltip="Sabesan, 2011 #425" w:history="1">
        <w:r w:rsidR="001C1BC4" w:rsidRPr="005654BD">
          <w:rPr>
            <w:noProof/>
            <w:highlight w:val="yellow"/>
            <w:vertAlign w:val="superscript"/>
          </w:rPr>
          <w:t>41</w:t>
        </w:r>
      </w:hyperlink>
      <w:r w:rsidR="005654BD" w:rsidRPr="005654BD">
        <w:rPr>
          <w:noProof/>
          <w:highlight w:val="yellow"/>
          <w:vertAlign w:val="superscript"/>
        </w:rPr>
        <w:t xml:space="preserve">; </w:t>
      </w:r>
      <w:hyperlink w:anchor="_ENREF_46" w:tooltip="Topolski, 2006 #435" w:history="1">
        <w:r w:rsidR="001C1BC4" w:rsidRPr="005654BD">
          <w:rPr>
            <w:noProof/>
            <w:highlight w:val="yellow"/>
            <w:vertAlign w:val="superscript"/>
          </w:rPr>
          <w:t>46</w:t>
        </w:r>
      </w:hyperlink>
      <w:r w:rsidR="00DC6498" w:rsidRPr="00DC6498">
        <w:rPr>
          <w:highlight w:val="yellow"/>
        </w:rPr>
        <w:fldChar w:fldCharType="end"/>
      </w:r>
      <w:r w:rsidR="001E742E">
        <w:t xml:space="preserve"> </w:t>
      </w:r>
      <w:r w:rsidR="00D6210C" w:rsidRPr="002E4613">
        <w:t>.</w:t>
      </w:r>
      <w:r w:rsidR="009C4F00" w:rsidRPr="002E4613">
        <w:t xml:space="preserve"> </w:t>
      </w:r>
      <w:r w:rsidR="00E61A4C" w:rsidRPr="002E4613">
        <w:t xml:space="preserve">Moreover, its location deep within sebaceous glands means that instruments used around superficial tissues may be contaminated with </w:t>
      </w:r>
      <w:r w:rsidR="00E61A4C" w:rsidRPr="002E4613">
        <w:rPr>
          <w:i/>
        </w:rPr>
        <w:t>P. acnes</w:t>
      </w:r>
      <w:r w:rsidR="00E61A4C" w:rsidRPr="002E4613">
        <w:t xml:space="preserve"> below the skin, making wound incision site sterilisation difficult and increasing the possibility of introduction into deep joint tissues</w:t>
      </w:r>
      <w:r w:rsidR="002875F4">
        <w:t xml:space="preserve"> </w:t>
      </w:r>
      <w:r w:rsidR="002875F4" w:rsidRPr="002875F4">
        <w:rPr>
          <w:highlight w:val="yellow"/>
        </w:rPr>
        <w:fldChar w:fldCharType="begin">
          <w:fldData xml:space="preserve">PEVuZE5vdGU+PENpdGU+PEF1dGhvcj5QaGFkbmlzPC9BdXRob3I+PFllYXI+MjAxNjwvWWVhcj48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0LTEwPC9wYWdlcz48dm9sdW1lPjI1PC92b2x1bWU+PG51bWJlcj4yPC9udW1iZXI+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E0NDctNTA8L3BhZ2VzPjx2b2x1bWU+OTY8L3ZvbHVtZT48bnVtYmVyPjE3PC9udW1iZXI+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</w:fldData>
        </w:fldChar>
      </w:r>
      <w:r w:rsidR="005654BD">
        <w:rPr>
          <w:highlight w:val="yellow"/>
        </w:rPr>
        <w:instrText xml:space="preserve"> ADDIN EN.CITE </w:instrText>
      </w:r>
      <w:r w:rsidR="005654BD">
        <w:rPr>
          <w:highlight w:val="yellow"/>
        </w:rPr>
        <w:fldChar w:fldCharType="begin">
          <w:fldData xml:space="preserve">PEVuZE5vdGU+PENpdGU+PEF1dGhvcj5QaGFkbmlzPC9BdXRob3I+PFllYXI+MjAxNjwvWWVhcj48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0LTEwPC9wYWdlcz48dm9sdW1lPjI1PC92b2x1bWU+PG51bWJlcj4yPC9udW1iZXI+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E0NDctNTA8L3BhZ2VzPjx2b2x1bWU+OTY8L3ZvbHVtZT48bnVtYmVyPjE3PC9udW1iZXI+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</w:fldData>
        </w:fldChar>
      </w:r>
      <w:r w:rsidR="005654BD">
        <w:rPr>
          <w:highlight w:val="yellow"/>
        </w:rPr>
        <w:instrText xml:space="preserve"> ADDIN EN.CITE.DATA </w:instrText>
      </w:r>
      <w:r w:rsidR="005654BD">
        <w:rPr>
          <w:highlight w:val="yellow"/>
        </w:rPr>
      </w:r>
      <w:r w:rsidR="005654BD">
        <w:rPr>
          <w:highlight w:val="yellow"/>
        </w:rPr>
        <w:fldChar w:fldCharType="end"/>
      </w:r>
      <w:r w:rsidR="002875F4" w:rsidRPr="002875F4">
        <w:rPr>
          <w:highlight w:val="yellow"/>
        </w:rPr>
      </w:r>
      <w:r w:rsidR="002875F4" w:rsidRPr="002875F4">
        <w:rPr>
          <w:highlight w:val="yellow"/>
        </w:rPr>
        <w:fldChar w:fldCharType="separate"/>
      </w:r>
      <w:hyperlink w:anchor="_ENREF_22" w:tooltip="Lee, 2014 #420" w:history="1">
        <w:r w:rsidR="001C1BC4" w:rsidRPr="005654BD">
          <w:rPr>
            <w:noProof/>
            <w:highlight w:val="yellow"/>
            <w:vertAlign w:val="superscript"/>
          </w:rPr>
          <w:t>22</w:t>
        </w:r>
      </w:hyperlink>
      <w:r w:rsidR="005654BD" w:rsidRPr="005654BD">
        <w:rPr>
          <w:noProof/>
          <w:highlight w:val="yellow"/>
          <w:vertAlign w:val="superscript"/>
        </w:rPr>
        <w:t xml:space="preserve">; </w:t>
      </w:r>
      <w:hyperlink w:anchor="_ENREF_26" w:tooltip="Matsen, 2015 #423" w:history="1">
        <w:r w:rsidR="001C1BC4" w:rsidRPr="005654BD">
          <w:rPr>
            <w:noProof/>
            <w:highlight w:val="yellow"/>
            <w:vertAlign w:val="superscript"/>
          </w:rPr>
          <w:t>26</w:t>
        </w:r>
      </w:hyperlink>
      <w:r w:rsidR="005654BD" w:rsidRPr="005654BD">
        <w:rPr>
          <w:noProof/>
          <w:highlight w:val="yellow"/>
          <w:vertAlign w:val="superscript"/>
        </w:rPr>
        <w:t xml:space="preserve">; </w:t>
      </w:r>
      <w:hyperlink w:anchor="_ENREF_36" w:tooltip="Phadnis, 2016 #421" w:history="1">
        <w:r w:rsidR="001C1BC4" w:rsidRPr="005654BD">
          <w:rPr>
            <w:noProof/>
            <w:highlight w:val="yellow"/>
            <w:vertAlign w:val="superscript"/>
          </w:rPr>
          <w:t>36</w:t>
        </w:r>
      </w:hyperlink>
      <w:r w:rsidR="002875F4" w:rsidRPr="002875F4">
        <w:rPr>
          <w:highlight w:val="yellow"/>
        </w:rPr>
        <w:fldChar w:fldCharType="end"/>
      </w:r>
      <w:r w:rsidR="00E61A4C" w:rsidRPr="002E4613">
        <w:t xml:space="preserve">. </w:t>
      </w:r>
    </w:p>
    <w:p w:rsidR="00127A7A" w:rsidRPr="002E4613" w:rsidRDefault="00127A7A" w:rsidP="002E4613">
      <w:pPr>
        <w:spacing w:line="480" w:lineRule="auto"/>
      </w:pPr>
    </w:p>
    <w:p w:rsidR="002E4613" w:rsidRPr="002E4613" w:rsidRDefault="00A22CAE" w:rsidP="00BE26BA">
      <w:pPr>
        <w:spacing w:line="480" w:lineRule="auto"/>
      </w:pPr>
      <w:r w:rsidRPr="00530B79">
        <w:rPr>
          <w:highlight w:val="yellow"/>
        </w:rPr>
        <w:t>One approach in</w:t>
      </w:r>
      <w:r w:rsidR="00DC6BAF" w:rsidRPr="00530B79">
        <w:rPr>
          <w:highlight w:val="yellow"/>
        </w:rPr>
        <w:t xml:space="preserve"> combat</w:t>
      </w:r>
      <w:r w:rsidRPr="00530B79">
        <w:rPr>
          <w:highlight w:val="yellow"/>
        </w:rPr>
        <w:t>ting</w:t>
      </w:r>
      <w:r w:rsidR="00DC6BAF" w:rsidRPr="00530B79">
        <w:rPr>
          <w:highlight w:val="yellow"/>
        </w:rPr>
        <w:t xml:space="preserve"> PIs </w:t>
      </w:r>
      <w:r w:rsidR="00127A7A" w:rsidRPr="00530B79">
        <w:rPr>
          <w:highlight w:val="yellow"/>
        </w:rPr>
        <w:t>involve</w:t>
      </w:r>
      <w:r w:rsidRPr="00530B79">
        <w:rPr>
          <w:highlight w:val="yellow"/>
        </w:rPr>
        <w:t>s</w:t>
      </w:r>
      <w:r w:rsidR="00127A7A" w:rsidRPr="00530B79">
        <w:rPr>
          <w:highlight w:val="yellow"/>
        </w:rPr>
        <w:t xml:space="preserve"> the use of antibiotic-loaded cement spacers or beads to provide high localised antibiotic concentrations at the surgical site</w:t>
      </w:r>
      <w:r w:rsidR="00530B79" w:rsidRPr="00530B79">
        <w:rPr>
          <w:highlight w:val="yellow"/>
        </w:rPr>
        <w:t>, with the aim of device protection and dead space management</w:t>
      </w:r>
      <w:r w:rsidR="005C79C4">
        <w:t xml:space="preserve"> </w:t>
      </w:r>
      <w:hyperlink w:anchor="_ENREF_18" w:tooltip="Jamsen, 2009 #314" w:history="1">
        <w:r w:rsidR="001C1BC4">
          <w:fldChar w:fldCharType="begin">
            <w:fldData xml:space="preserve">PEVuZE5vdGU+PENpdGU+PEF1dGhvcj5KYW1zZW48L0F1dGhvcj48WWVhcj4yMDA5PC9ZZWFyPjxS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zOC00NzwvcGFnZXM+PHZv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=
</w:fldData>
          </w:fldChar>
        </w:r>
        <w:r w:rsidR="001C1BC4">
          <w:instrText xml:space="preserve"> ADDIN EN.CITE </w:instrText>
        </w:r>
        <w:r w:rsidR="001C1BC4">
          <w:fldChar w:fldCharType="begin">
            <w:fldData xml:space="preserve">PEVuZE5vdGU+PENpdGU+PEF1dGhvcj5KYW1zZW48L0F1dGhvcj48WWVhcj4yMDA5PC9ZZWFyPjxS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zOC00NzwvcGFnZXM+PHZv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=
</w:fldData>
          </w:fldChar>
        </w:r>
        <w:r w:rsidR="001C1BC4">
          <w:instrText xml:space="preserve"> ADDIN EN.CITE.DATA </w:instrText>
        </w:r>
        <w:r w:rsidR="001C1BC4">
          <w:fldChar w:fldCharType="end"/>
        </w:r>
        <w:r w:rsidR="001C1BC4">
          <w:fldChar w:fldCharType="separate"/>
        </w:r>
        <w:r w:rsidR="001C1BC4" w:rsidRPr="002875F4">
          <w:rPr>
            <w:noProof/>
            <w:vertAlign w:val="superscript"/>
          </w:rPr>
          <w:t>18</w:t>
        </w:r>
        <w:r w:rsidR="001C1BC4">
          <w:fldChar w:fldCharType="end"/>
        </w:r>
      </w:hyperlink>
      <w:r w:rsidR="0099253F">
        <w:t xml:space="preserve">. Dissolvable cements, such as calcium sulfate, </w:t>
      </w:r>
      <w:r w:rsidR="00127A7A" w:rsidRPr="002E4613">
        <w:t xml:space="preserve">have the added benefit of sustained elution kinetics and complete reabsorption, therefore not requiring </w:t>
      </w:r>
      <w:r w:rsidRPr="002E4613">
        <w:t xml:space="preserve">a </w:t>
      </w:r>
      <w:r w:rsidR="00127A7A" w:rsidRPr="002E4613">
        <w:t>further surgical procedure to remove</w:t>
      </w:r>
      <w:r w:rsidR="00C15001" w:rsidRPr="002E4613">
        <w:t xml:space="preserve"> </w:t>
      </w:r>
      <w:hyperlink w:anchor="_ENREF_16" w:tooltip="Howlin, 2015 #348" w:history="1">
        <w:r w:rsidR="001C1BC4" w:rsidRPr="002E4613">
          <w:fldChar w:fldCharType="begin"/>
        </w:r>
        <w:r w:rsidR="001C1BC4">
          <w:instrText xml:space="preserve"> ADDIN EN.CITE &lt;EndNote&gt;&lt;Cite&gt;&lt;Author&gt;Howlin&lt;/Author&gt;&lt;Year&gt;2015&lt;/Year&gt;&lt;RecNum&gt;348&lt;/RecNum&gt;&lt;DisplayText&gt;&lt;style face="superscript"&gt;16&lt;/style&gt;&lt;/DisplayText&gt;&lt;record&gt;&lt;rec-number&gt;348&lt;/rec-number&gt;&lt;foreign-keys&gt;&lt;key app="EN" db-id="rvztzzsso5rzvneap54vezekaze0xftx59wt" timestamp="1442916684"&gt;348&lt;/key&gt;&lt;/foreign-keys&gt;&lt;ref-type name="Journal Article"&gt;17&lt;/ref-type&gt;&lt;contributors&gt;&lt;authors&gt;&lt;author&gt;Howlin, R. P.&lt;/author&gt;&lt;author&gt;Brayford, M. J.&lt;/author&gt;&lt;author&gt;Webb, J. S.&lt;/author&gt;&lt;author&gt;Cooper, J. J.&lt;/author&gt;&lt;author&gt;Aiken, S. S.&lt;/author&gt;&lt;author&gt;Stoodley, P.&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 Agents Chemother&lt;/full-title&gt;&lt;abbr-1&gt;Antimicrobial agents and chemotherapy&lt;/abbr-1&gt;&lt;/periodical&gt;&lt;pages&gt;111-120&lt;/pages&gt;&lt;volume&gt;59&lt;/volume&gt;&lt;number&gt;1&lt;/number&gt;&lt;dates&gt;&lt;year&gt;2015&lt;/year&gt;&lt;pub-dates&gt;&lt;date&gt;January 1, 2015&lt;/date&gt;&lt;/pub-dates&gt;&lt;/dates&gt;&lt;urls&gt;&lt;related-urls&gt;&lt;url&gt;http://aac.asm.org/content/59/1/111.abstract&lt;/url&gt;&lt;/related-urls&gt;&lt;/urls&gt;&lt;electronic-resource-num&gt;10.1128/aac.03676-14&lt;/electronic-resource-num&gt;&lt;/record&gt;&lt;/Cite&gt;&lt;/EndNote&gt;</w:instrText>
        </w:r>
        <w:r w:rsidR="001C1BC4" w:rsidRPr="002E4613">
          <w:fldChar w:fldCharType="separate"/>
        </w:r>
        <w:r w:rsidR="001C1BC4" w:rsidRPr="002875F4">
          <w:rPr>
            <w:noProof/>
            <w:vertAlign w:val="superscript"/>
          </w:rPr>
          <w:t>16</w:t>
        </w:r>
        <w:r w:rsidR="001C1BC4" w:rsidRPr="002E4613">
          <w:fldChar w:fldCharType="end"/>
        </w:r>
      </w:hyperlink>
      <w:r w:rsidR="00127A7A" w:rsidRPr="002E4613">
        <w:t>.</w:t>
      </w:r>
      <w:r w:rsidR="00DC6BAF" w:rsidRPr="002E4613">
        <w:t xml:space="preserve"> </w:t>
      </w:r>
      <w:r w:rsidR="00DC6BAF" w:rsidRPr="00E4410F">
        <w:rPr>
          <w:highlight w:val="yellow"/>
        </w:rPr>
        <w:t xml:space="preserve">This current study investigates the ability of sustained antibiotic elution </w:t>
      </w:r>
      <w:r w:rsidR="00E4410F" w:rsidRPr="00E4410F">
        <w:rPr>
          <w:highlight w:val="yellow"/>
        </w:rPr>
        <w:t xml:space="preserve">of a broad spectrum combination </w:t>
      </w:r>
      <w:r w:rsidR="00DC6BAF" w:rsidRPr="00E4410F">
        <w:rPr>
          <w:highlight w:val="yellow"/>
        </w:rPr>
        <w:t xml:space="preserve">from cement </w:t>
      </w:r>
      <w:r w:rsidR="00535495" w:rsidRPr="00E4410F">
        <w:rPr>
          <w:highlight w:val="yellow"/>
        </w:rPr>
        <w:t>beads</w:t>
      </w:r>
      <w:r w:rsidR="00DC6BAF" w:rsidRPr="00E4410F">
        <w:rPr>
          <w:highlight w:val="yellow"/>
        </w:rPr>
        <w:t xml:space="preserve"> to prevent bacterial colonisation and biofilm formation, as well as their impact on established biofilms of </w:t>
      </w:r>
      <w:r w:rsidR="00DC6BAF" w:rsidRPr="00E4410F">
        <w:rPr>
          <w:i/>
          <w:highlight w:val="yellow"/>
        </w:rPr>
        <w:t>P. acnes</w:t>
      </w:r>
      <w:r w:rsidR="00DC6BAF" w:rsidRPr="00E4410F">
        <w:rPr>
          <w:highlight w:val="yellow"/>
        </w:rPr>
        <w:t>.</w:t>
      </w:r>
      <w:r w:rsidR="00BE26BA">
        <w:br w:type="page"/>
      </w:r>
    </w:p>
    <w:p w:rsidR="00847E45" w:rsidRPr="002E4613" w:rsidRDefault="00847E45" w:rsidP="00BE26BA">
      <w:pPr>
        <w:pageBreakBefore/>
        <w:spacing w:line="480" w:lineRule="auto"/>
      </w:pPr>
      <w:r w:rsidRPr="002E4613">
        <w:t>MATERIALS &amp; METHODS</w:t>
      </w:r>
    </w:p>
    <w:p w:rsidR="00557A6F" w:rsidRPr="002E4613" w:rsidRDefault="00557A6F" w:rsidP="002E4613">
      <w:pPr>
        <w:spacing w:line="480" w:lineRule="auto"/>
        <w:rPr>
          <w:u w:val="single"/>
        </w:rPr>
      </w:pPr>
      <w:r w:rsidRPr="002E4613">
        <w:rPr>
          <w:u w:val="single"/>
        </w:rPr>
        <w:t>Antibiotic minimum inhibitory and bactericidal concentration (MIC &amp; MBC) and biofilm MBC assays</w:t>
      </w:r>
    </w:p>
    <w:p w:rsidR="00557A6F" w:rsidRPr="002E4613" w:rsidRDefault="00E23DBD" w:rsidP="002E4613">
      <w:pPr>
        <w:spacing w:line="480" w:lineRule="auto"/>
      </w:pPr>
      <w:r w:rsidRPr="002E4613">
        <w:rPr>
          <w:i/>
        </w:rPr>
        <w:t xml:space="preserve">Propionibacterium acnes </w:t>
      </w:r>
      <w:r w:rsidRPr="002E4613">
        <w:t xml:space="preserve">ATCC 11827 cultures were grown in brain heart infusion (BHI; Sigma-Aldrich) anaerobically (AnaeroGen; Oxoid) for 72 h at 37 °C. </w:t>
      </w:r>
      <w:r w:rsidR="00356188" w:rsidRPr="002E4613">
        <w:t xml:space="preserve">The strain was selected as it </w:t>
      </w:r>
      <w:r w:rsidR="008C4657" w:rsidRPr="008C4657">
        <w:rPr>
          <w:highlight w:val="yellow"/>
        </w:rPr>
        <w:t>is</w:t>
      </w:r>
      <w:r w:rsidR="008C4657">
        <w:t xml:space="preserve"> </w:t>
      </w:r>
      <w:r w:rsidR="00356188" w:rsidRPr="002E4613">
        <w:t xml:space="preserve">one of the most commonly used </w:t>
      </w:r>
      <w:r w:rsidR="00356188" w:rsidRPr="002E4613">
        <w:rPr>
          <w:i/>
        </w:rPr>
        <w:t>P. acnes</w:t>
      </w:r>
      <w:r w:rsidR="00423C8F">
        <w:t xml:space="preserve"> strains for biofilm studies</w:t>
      </w:r>
      <w:r w:rsidR="00423C8F" w:rsidRPr="002E4613">
        <w:fldChar w:fldCharType="begin">
          <w:fldData xml:space="preserve">PEVuZE5vdGU+PENpdGU+PEF1dGhvcj5BY2hlcm1hbm48L0F1dGhvcj48WWVhcj4yMDE0PC9ZZWFy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</w:fldData>
        </w:fldChar>
      </w:r>
      <w:r w:rsidR="00423C8F">
        <w:instrText xml:space="preserve"> ADDIN EN.CITE </w:instrText>
      </w:r>
      <w:r w:rsidR="00423C8F">
        <w:fldChar w:fldCharType="begin">
          <w:fldData xml:space="preserve">PEVuZE5vdGU+PENpdGU+PEF1dGhvcj5BY2hlcm1hbm48L0F1dGhvcj48WWVhcj4yMDE0PC9ZZWFy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</w:fldData>
        </w:fldChar>
      </w:r>
      <w:r w:rsidR="00423C8F">
        <w:instrText xml:space="preserve"> ADDIN EN.CITE.DATA </w:instrText>
      </w:r>
      <w:r w:rsidR="00423C8F">
        <w:fldChar w:fldCharType="end"/>
      </w:r>
      <w:r w:rsidR="00423C8F" w:rsidRPr="002E4613">
        <w:fldChar w:fldCharType="separate"/>
      </w:r>
      <w:hyperlink w:anchor="_ENREF_1" w:tooltip="Achermann, 2014 #361" w:history="1">
        <w:r w:rsidR="001C1BC4" w:rsidRPr="00F852B1">
          <w:rPr>
            <w:noProof/>
            <w:vertAlign w:val="superscript"/>
          </w:rPr>
          <w:t>1</w:t>
        </w:r>
      </w:hyperlink>
      <w:r w:rsidR="00423C8F" w:rsidRPr="00F852B1">
        <w:rPr>
          <w:noProof/>
          <w:vertAlign w:val="superscript"/>
        </w:rPr>
        <w:t xml:space="preserve">; </w:t>
      </w:r>
      <w:hyperlink w:anchor="_ENREF_11" w:tooltip="Furustrand Tafin, 2012 #394" w:history="1">
        <w:r w:rsidR="001C1BC4" w:rsidRPr="00F852B1">
          <w:rPr>
            <w:noProof/>
            <w:vertAlign w:val="superscript"/>
          </w:rPr>
          <w:t>11</w:t>
        </w:r>
      </w:hyperlink>
      <w:r w:rsidR="00423C8F" w:rsidRPr="002E4613">
        <w:fldChar w:fldCharType="end"/>
      </w:r>
      <w:r w:rsidR="00423C8F">
        <w:t xml:space="preserve">. </w:t>
      </w:r>
      <w:r w:rsidR="00423C8F" w:rsidRPr="00423C8F">
        <w:rPr>
          <w:highlight w:val="yellow"/>
        </w:rPr>
        <w:t xml:space="preserve">Holmberg </w:t>
      </w:r>
      <w:r w:rsidR="00423C8F" w:rsidRPr="00423C8F">
        <w:rPr>
          <w:i/>
          <w:highlight w:val="yellow"/>
        </w:rPr>
        <w:t>et al</w:t>
      </w:r>
      <w:r w:rsidR="00423C8F" w:rsidRPr="00423C8F">
        <w:rPr>
          <w:highlight w:val="yellow"/>
        </w:rPr>
        <w:t xml:space="preserve">. 2009 demonstrated the importance of biofilm formation as a characteristic of invasive </w:t>
      </w:r>
      <w:r w:rsidR="00423C8F" w:rsidRPr="00423C8F">
        <w:rPr>
          <w:i/>
          <w:highlight w:val="yellow"/>
        </w:rPr>
        <w:t>P. acnes</w:t>
      </w:r>
      <w:r w:rsidR="00423C8F" w:rsidRPr="00423C8F">
        <w:rPr>
          <w:highlight w:val="yellow"/>
        </w:rPr>
        <w:t xml:space="preserve"> clinical isolates</w:t>
      </w:r>
      <w:hyperlink w:anchor="_ENREF_15" w:tooltip="Holmberg, 2009 #365" w:history="1">
        <w:r w:rsidR="001C1BC4">
          <w:rPr>
            <w:highlight w:val="yellow"/>
          </w:rPr>
          <w:fldChar w:fldCharType="begin">
            <w:fldData xml:space="preserve">PEVuZE5vdGU+PENpdGU+PEF1dGhvcj5Ib2xtYmVyZzwvQXV0aG9yPjxZZWFyPjIwMDk8L1llYXI+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c4Ny05NTwvcGFnZXM+PHZvbHVtZT4xNTwvdm9sdW1lPjxudW1iZXI+ODwvbnVtYmVyPjxl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</w:fldData>
          </w:fldChar>
        </w:r>
        <w:r w:rsidR="001C1BC4">
          <w:rPr>
            <w:highlight w:val="yellow"/>
          </w:rPr>
          <w:instrText xml:space="preserve"> ADDIN EN.CITE </w:instrText>
        </w:r>
        <w:r w:rsidR="001C1BC4">
          <w:rPr>
            <w:highlight w:val="yellow"/>
          </w:rPr>
          <w:fldChar w:fldCharType="begin">
            <w:fldData xml:space="preserve">PEVuZE5vdGU+PENpdGU+PEF1dGhvcj5Ib2xtYmVyZzwvQXV0aG9yPjxZZWFyPjIwMDk8L1llYXI+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c4Ny05NTwvcGFnZXM+PHZvbHVtZT4xNTwvdm9sdW1lPjxudW1iZXI+ODwvbnVtYmVyPjxl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</w:fldData>
          </w:fldChar>
        </w:r>
        <w:r w:rsidR="001C1BC4">
          <w:rPr>
            <w:highlight w:val="yellow"/>
          </w:rPr>
          <w:instrText xml:space="preserve"> ADDIN EN.CITE.DATA </w:instrText>
        </w:r>
        <w:r w:rsidR="001C1BC4">
          <w:rPr>
            <w:highlight w:val="yellow"/>
          </w:rPr>
        </w:r>
        <w:r w:rsidR="001C1BC4">
          <w:rPr>
            <w:highlight w:val="yellow"/>
          </w:rPr>
          <w:fldChar w:fldCharType="end"/>
        </w:r>
        <w:r w:rsidR="001C1BC4">
          <w:rPr>
            <w:highlight w:val="yellow"/>
          </w:rPr>
        </w:r>
        <w:r w:rsidR="001C1BC4">
          <w:rPr>
            <w:highlight w:val="yellow"/>
          </w:rPr>
          <w:fldChar w:fldCharType="separate"/>
        </w:r>
        <w:r w:rsidR="001C1BC4" w:rsidRPr="00423C8F">
          <w:rPr>
            <w:noProof/>
            <w:highlight w:val="yellow"/>
            <w:vertAlign w:val="superscript"/>
          </w:rPr>
          <w:t>15</w:t>
        </w:r>
        <w:r w:rsidR="001C1BC4">
          <w:rPr>
            <w:highlight w:val="yellow"/>
          </w:rPr>
          <w:fldChar w:fldCharType="end"/>
        </w:r>
      </w:hyperlink>
      <w:r w:rsidR="00423C8F" w:rsidRPr="00423C8F">
        <w:rPr>
          <w:highlight w:val="yellow"/>
        </w:rPr>
        <w:t xml:space="preserve">; consequently, the </w:t>
      </w:r>
      <w:r w:rsidR="00356188" w:rsidRPr="00423C8F">
        <w:rPr>
          <w:highlight w:val="yellow"/>
        </w:rPr>
        <w:t>propensity for the strain to form biofilms was of key importance in this study in order to be able to evaluate the antibiofilm efficacy of PG-CSH beads</w:t>
      </w:r>
      <w:r w:rsidR="00D947B2" w:rsidRPr="002E4613">
        <w:t xml:space="preserve">. </w:t>
      </w:r>
      <w:r w:rsidRPr="002E4613">
        <w:t>The cultures were then diluted in fresh BHI to an optical density (OD</w:t>
      </w:r>
      <w:r w:rsidRPr="002E4613">
        <w:rPr>
          <w:vertAlign w:val="subscript"/>
        </w:rPr>
        <w:t>620nm</w:t>
      </w:r>
      <w:r w:rsidRPr="002E4613">
        <w:t>) corresponding to 10</w:t>
      </w:r>
      <w:r w:rsidRPr="002E4613">
        <w:rPr>
          <w:vertAlign w:val="superscript"/>
        </w:rPr>
        <w:t>6</w:t>
      </w:r>
      <w:r w:rsidR="00F53AD1">
        <w:t xml:space="preserve"> CFU/ml</w:t>
      </w:r>
      <w:r w:rsidRPr="002E4613">
        <w:t>. As a result, this constitutes a modified MIC and MBC assay, performed so that starting cultures more closely matched the colony forming units (CFUs) recovered from biofilm MBCs which can not be readily controlled (</w:t>
      </w:r>
      <w:r w:rsidR="003C522E" w:rsidRPr="002E4613">
        <w:t xml:space="preserve">planktonic </w:t>
      </w:r>
      <w:r w:rsidR="00315238" w:rsidRPr="002E4613">
        <w:t xml:space="preserve">control for </w:t>
      </w:r>
      <w:r w:rsidR="00D95595" w:rsidRPr="002E4613">
        <w:t>MBC</w:t>
      </w:r>
      <w:r w:rsidR="00315238" w:rsidRPr="002E4613">
        <w:t xml:space="preserve"> after </w:t>
      </w:r>
      <w:r w:rsidR="008A31E5">
        <w:t>72</w:t>
      </w:r>
      <w:r w:rsidR="00315238" w:rsidRPr="002E4613">
        <w:t xml:space="preserve"> h growth</w:t>
      </w:r>
      <w:r w:rsidR="00D95595" w:rsidRPr="002E4613">
        <w:t>: 2.1 x 10</w:t>
      </w:r>
      <w:r w:rsidR="00D95595" w:rsidRPr="002E4613">
        <w:rPr>
          <w:vertAlign w:val="superscript"/>
        </w:rPr>
        <w:t>7</w:t>
      </w:r>
      <w:r w:rsidR="00D95595" w:rsidRPr="002E4613">
        <w:t xml:space="preserve"> CFU/ml</w:t>
      </w:r>
      <w:r w:rsidRPr="002E4613">
        <w:t xml:space="preserve">, </w:t>
      </w:r>
      <w:r w:rsidR="00315238" w:rsidRPr="002E4613">
        <w:t>biofilm control for MBC after 7</w:t>
      </w:r>
      <w:r w:rsidR="008A31E5">
        <w:t xml:space="preserve"> days </w:t>
      </w:r>
      <w:r w:rsidR="00315238" w:rsidRPr="002E4613">
        <w:t>growth</w:t>
      </w:r>
      <w:r w:rsidR="00D95595" w:rsidRPr="002E4613">
        <w:t>: 2.29 x 10</w:t>
      </w:r>
      <w:r w:rsidR="00D95595" w:rsidRPr="002E4613">
        <w:rPr>
          <w:vertAlign w:val="superscript"/>
        </w:rPr>
        <w:t>7</w:t>
      </w:r>
      <w:r w:rsidR="00D95595" w:rsidRPr="002E4613">
        <w:t xml:space="preserve"> CFU/ml</w:t>
      </w:r>
      <w:r w:rsidRPr="002E4613">
        <w:t xml:space="preserve">). </w:t>
      </w:r>
      <w:r w:rsidR="00917938">
        <w:t>Using the</w:t>
      </w:r>
      <w:r w:rsidR="00557A6F" w:rsidRPr="002E4613">
        <w:t xml:space="preserve"> </w:t>
      </w:r>
      <w:r w:rsidR="006819B3" w:rsidRPr="002E4613">
        <w:t xml:space="preserve">adjusted </w:t>
      </w:r>
      <w:r w:rsidR="00557A6F" w:rsidRPr="002E4613">
        <w:t xml:space="preserve">bacterial culture, a dilution series from 0.5 </w:t>
      </w:r>
      <w:r w:rsidR="008A31E5">
        <w:t xml:space="preserve">µg/ml </w:t>
      </w:r>
      <w:r w:rsidR="00557A6F" w:rsidRPr="002E4613">
        <w:t>to 15,00</w:t>
      </w:r>
      <w:r w:rsidR="004A75A9">
        <w:t>0 µg/ml</w:t>
      </w:r>
      <w:r w:rsidR="00557A6F" w:rsidRPr="002E4613">
        <w:t xml:space="preserve"> vancomycin </w:t>
      </w:r>
      <w:r w:rsidR="001635D8" w:rsidRPr="002E4613">
        <w:t xml:space="preserve">(Hospira UK Ltd.) </w:t>
      </w:r>
      <w:r w:rsidR="00557A6F" w:rsidRPr="002E4613">
        <w:t xml:space="preserve">and 0.5 </w:t>
      </w:r>
      <w:r w:rsidR="004A75A9">
        <w:t>µg/ml</w:t>
      </w:r>
      <w:r w:rsidR="00E440A8" w:rsidRPr="002E4613">
        <w:t xml:space="preserve"> </w:t>
      </w:r>
      <w:r w:rsidR="00557A6F" w:rsidRPr="002E4613">
        <w:t xml:space="preserve">to 5000 </w:t>
      </w:r>
      <w:r w:rsidR="004A75A9">
        <w:t>µg/ml</w:t>
      </w:r>
      <w:r w:rsidR="00E440A8" w:rsidRPr="002E4613">
        <w:t xml:space="preserve"> </w:t>
      </w:r>
      <w:r w:rsidR="006819B3" w:rsidRPr="002E4613">
        <w:t>tobramycin</w:t>
      </w:r>
      <w:r w:rsidR="001635D8" w:rsidRPr="002E4613">
        <w:t xml:space="preserve"> sulfate</w:t>
      </w:r>
      <w:r w:rsidR="00557A6F" w:rsidRPr="002E4613">
        <w:t xml:space="preserve"> </w:t>
      </w:r>
      <w:r w:rsidR="001635D8" w:rsidRPr="002E4613">
        <w:t>(Sigma-Aldrich) was performed and the c</w:t>
      </w:r>
      <w:r w:rsidR="00557A6F" w:rsidRPr="002E4613">
        <w:t xml:space="preserve">ultures </w:t>
      </w:r>
      <w:r w:rsidR="001635D8" w:rsidRPr="002E4613">
        <w:t>again</w:t>
      </w:r>
      <w:r w:rsidR="00557A6F" w:rsidRPr="002E4613">
        <w:t xml:space="preserve"> </w:t>
      </w:r>
      <w:r w:rsidR="001635D8" w:rsidRPr="002E4613">
        <w:t>incubated</w:t>
      </w:r>
      <w:r w:rsidR="006819B3" w:rsidRPr="002E4613">
        <w:t xml:space="preserve"> </w:t>
      </w:r>
      <w:r w:rsidR="001635D8" w:rsidRPr="002E4613">
        <w:t>anaerobically</w:t>
      </w:r>
      <w:r w:rsidR="006819B3" w:rsidRPr="002E4613">
        <w:t xml:space="preserve"> for 72</w:t>
      </w:r>
      <w:r w:rsidR="0060307A">
        <w:t xml:space="preserve"> </w:t>
      </w:r>
      <w:r w:rsidR="006819B3" w:rsidRPr="002E4613">
        <w:t>h</w:t>
      </w:r>
      <w:r w:rsidR="00557A6F" w:rsidRPr="002E4613">
        <w:t xml:space="preserve"> at 37 °C</w:t>
      </w:r>
      <w:r w:rsidR="006819B3" w:rsidRPr="002E4613">
        <w:t>.</w:t>
      </w:r>
      <w:r w:rsidR="001635D8" w:rsidRPr="002E4613">
        <w:t xml:space="preserve"> </w:t>
      </w:r>
      <w:r w:rsidR="00F53AD1">
        <w:t>Beyond 1024 µg/ml</w:t>
      </w:r>
      <w:r w:rsidR="005256AC" w:rsidRPr="002E4613">
        <w:t xml:space="preserve"> vancomycin was noted to be incompletely soluble in the media and as a result this was the maximum concentration of antibiotics evaluated. </w:t>
      </w:r>
      <w:r w:rsidR="00557A6F" w:rsidRPr="002E4613">
        <w:t xml:space="preserve">The </w:t>
      </w:r>
      <w:r w:rsidR="0060307A">
        <w:t xml:space="preserve">antibiotic </w:t>
      </w:r>
      <w:r w:rsidR="00557A6F" w:rsidRPr="002E4613">
        <w:t xml:space="preserve">MIC was </w:t>
      </w:r>
      <w:r w:rsidR="0060307A">
        <w:t xml:space="preserve">measured </w:t>
      </w:r>
      <w:r w:rsidR="00557A6F" w:rsidRPr="002E4613">
        <w:t>using a microplate reader (BMG Omega) at 680nm (OD</w:t>
      </w:r>
      <w:r w:rsidR="00557A6F" w:rsidRPr="002E4613">
        <w:rPr>
          <w:vertAlign w:val="subscript"/>
        </w:rPr>
        <w:t>680nm</w:t>
      </w:r>
      <w:r w:rsidR="00557A6F" w:rsidRPr="002E4613">
        <w:t xml:space="preserve">). The cultures were </w:t>
      </w:r>
      <w:r w:rsidR="00066BE6" w:rsidRPr="002E4613">
        <w:t xml:space="preserve">serial diluted in Hanks </w:t>
      </w:r>
      <w:r w:rsidR="003540AF" w:rsidRPr="002E4613">
        <w:t>balanced</w:t>
      </w:r>
      <w:r w:rsidR="00557A6F" w:rsidRPr="002E4613">
        <w:t xml:space="preserve"> salt so</w:t>
      </w:r>
      <w:r w:rsidR="00EC011A">
        <w:t>lution (HBSS; Sigma-Aldrich),</w:t>
      </w:r>
      <w:r w:rsidR="00557A6F" w:rsidRPr="002E4613">
        <w:t xml:space="preserve"> </w:t>
      </w:r>
      <w:r w:rsidR="00EC011A">
        <w:t>cultured onto</w:t>
      </w:r>
      <w:r w:rsidR="00557A6F" w:rsidRPr="002E4613">
        <w:t xml:space="preserve"> tryptic soy agar (TSA; Sigma-Aldrich)</w:t>
      </w:r>
      <w:r w:rsidR="00066BE6" w:rsidRPr="002E4613">
        <w:t xml:space="preserve"> </w:t>
      </w:r>
      <w:r w:rsidR="00EC011A">
        <w:t>containing</w:t>
      </w:r>
      <w:r w:rsidR="00066BE6" w:rsidRPr="002E4613">
        <w:t xml:space="preserve"> 5 % def</w:t>
      </w:r>
      <w:r w:rsidR="001635D8" w:rsidRPr="002E4613">
        <w:t>ibrinated sheep blood (Fisher)</w:t>
      </w:r>
      <w:r w:rsidR="009B3872" w:rsidRPr="002E4613">
        <w:t xml:space="preserve"> </w:t>
      </w:r>
      <w:r w:rsidR="00EC011A">
        <w:t xml:space="preserve">and then </w:t>
      </w:r>
      <w:r w:rsidR="00EC011A" w:rsidRPr="002E4613">
        <w:t>incubated anaerobically for 72</w:t>
      </w:r>
      <w:r w:rsidR="00EC011A">
        <w:t xml:space="preserve"> h at 37 °C</w:t>
      </w:r>
      <w:r w:rsidR="00EC011A" w:rsidRPr="002E4613">
        <w:t xml:space="preserve"> </w:t>
      </w:r>
      <w:r w:rsidR="00EC011A">
        <w:t>with the</w:t>
      </w:r>
      <w:r w:rsidR="00557A6F" w:rsidRPr="002E4613">
        <w:t xml:space="preserve"> MBC </w:t>
      </w:r>
      <w:r w:rsidR="00EC011A">
        <w:t>considered as the concentration achieving</w:t>
      </w:r>
      <w:r w:rsidR="00F53AD1">
        <w:t xml:space="preserve"> a greater than 3 log reduction in CFUs</w:t>
      </w:r>
      <w:r w:rsidR="00557A6F" w:rsidRPr="002E4613">
        <w:t xml:space="preserve">. </w:t>
      </w:r>
    </w:p>
    <w:p w:rsidR="00EC011A" w:rsidRDefault="00EC011A" w:rsidP="002E4613">
      <w:pPr>
        <w:widowControl w:val="0"/>
        <w:spacing w:line="480" w:lineRule="auto"/>
      </w:pPr>
    </w:p>
    <w:p w:rsidR="00A3796C" w:rsidRPr="002E4613" w:rsidRDefault="00F53AD1" w:rsidP="002E4613">
      <w:pPr>
        <w:widowControl w:val="0"/>
        <w:spacing w:line="480" w:lineRule="auto"/>
      </w:pPr>
      <w:r>
        <w:t>Concurrently</w:t>
      </w:r>
      <w:r w:rsidR="00557A6F" w:rsidRPr="002E4613">
        <w:t xml:space="preserve">, biofilm MBCs were </w:t>
      </w:r>
      <w:r>
        <w:t>undertaken</w:t>
      </w:r>
      <w:r w:rsidR="00557A6F" w:rsidRPr="002E4613">
        <w:t xml:space="preserve"> </w:t>
      </w:r>
      <w:r w:rsidR="009B3872" w:rsidRPr="002E4613">
        <w:t>on pre-established biofilms grown anaerobically for 7 days</w:t>
      </w:r>
      <w:r w:rsidR="00557A6F" w:rsidRPr="002E4613">
        <w:t xml:space="preserve"> </w:t>
      </w:r>
      <w:r w:rsidR="009B3872" w:rsidRPr="002E4613">
        <w:t xml:space="preserve">at 37 °C </w:t>
      </w:r>
      <w:r w:rsidR="004F2829" w:rsidRPr="002E4613">
        <w:t xml:space="preserve">in 6 well plates </w:t>
      </w:r>
      <w:r>
        <w:t>from a starting inoculum of 4 ml</w:t>
      </w:r>
      <w:r w:rsidR="00557A6F" w:rsidRPr="002E4613">
        <w:t xml:space="preserve"> of 10</w:t>
      </w:r>
      <w:r w:rsidR="00557A6F" w:rsidRPr="002E4613">
        <w:rPr>
          <w:vertAlign w:val="superscript"/>
        </w:rPr>
        <w:t>6</w:t>
      </w:r>
      <w:r w:rsidR="00557A6F" w:rsidRPr="002E4613">
        <w:t xml:space="preserve"> cells/</w:t>
      </w:r>
      <w:r>
        <w:t>ml</w:t>
      </w:r>
      <w:r w:rsidR="00557A6F" w:rsidRPr="002E4613">
        <w:t xml:space="preserve"> with</w:t>
      </w:r>
      <w:r>
        <w:t xml:space="preserve"> fresh</w:t>
      </w:r>
      <w:r w:rsidR="00557A6F" w:rsidRPr="002E4613">
        <w:t xml:space="preserve"> </w:t>
      </w:r>
      <w:r>
        <w:t>media replacement performed every</w:t>
      </w:r>
      <w:r w:rsidR="00557A6F" w:rsidRPr="002E4613">
        <w:t xml:space="preserve"> </w:t>
      </w:r>
      <w:r w:rsidR="009B3872" w:rsidRPr="002E4613">
        <w:t>72 h</w:t>
      </w:r>
      <w:r w:rsidR="00557A6F" w:rsidRPr="002E4613">
        <w:t>. Antibioti</w:t>
      </w:r>
      <w:r w:rsidR="009B3872" w:rsidRPr="002E4613">
        <w:t xml:space="preserve">c treatment was performed </w:t>
      </w:r>
      <w:r w:rsidR="004F2829" w:rsidRPr="002E4613">
        <w:t xml:space="preserve">anaerobically </w:t>
      </w:r>
      <w:r w:rsidR="009B3872" w:rsidRPr="002E4613">
        <w:t>for 72</w:t>
      </w:r>
      <w:r w:rsidR="00557A6F" w:rsidRPr="002E4613">
        <w:t xml:space="preserve"> h at 37 °C. The wells were rinsed in HBSS and </w:t>
      </w:r>
      <w:r>
        <w:t>biofilms physically removed by scraping into 1 ml HBSS.</w:t>
      </w:r>
      <w:r w:rsidR="00557A6F" w:rsidRPr="002E4613">
        <w:t xml:space="preserve"> </w:t>
      </w:r>
      <w:r>
        <w:t xml:space="preserve">The biofilm suspension was then vortexed for 20 secs to disrupt and homogenise the biofilm bacteria and then plated onto </w:t>
      </w:r>
      <w:r w:rsidR="00557A6F" w:rsidRPr="002E4613">
        <w:t>TSA</w:t>
      </w:r>
      <w:r w:rsidR="00066BE6" w:rsidRPr="002E4613">
        <w:t xml:space="preserve"> + 5 % def</w:t>
      </w:r>
      <w:r w:rsidR="004F2829" w:rsidRPr="002E4613">
        <w:t>ibrinated sheep blood</w:t>
      </w:r>
      <w:r w:rsidR="00557A6F" w:rsidRPr="002E4613">
        <w:t xml:space="preserve"> plates</w:t>
      </w:r>
      <w:r w:rsidR="00EC011A">
        <w:t xml:space="preserve">. </w:t>
      </w:r>
      <w:r w:rsidR="0029263D">
        <w:t xml:space="preserve">Plates </w:t>
      </w:r>
      <w:r>
        <w:t>were incubated</w:t>
      </w:r>
      <w:r w:rsidR="004F2829" w:rsidRPr="002E4613">
        <w:t xml:space="preserve"> anaerobically for 72 h at 37 °C.</w:t>
      </w:r>
      <w:r w:rsidR="00B62EF4" w:rsidRPr="002E4613">
        <w:t xml:space="preserve"> The </w:t>
      </w:r>
      <w:r w:rsidR="0029263D">
        <w:t xml:space="preserve">final </w:t>
      </w:r>
      <w:r w:rsidR="00B62EF4" w:rsidRPr="002E4613">
        <w:t>surface concentration of biofilms immediately prior to antibiotic addition was 2.38 x 10</w:t>
      </w:r>
      <w:r w:rsidR="00B62EF4" w:rsidRPr="002E4613">
        <w:rPr>
          <w:vertAlign w:val="superscript"/>
        </w:rPr>
        <w:t>7</w:t>
      </w:r>
      <w:r w:rsidR="00B62EF4" w:rsidRPr="002E4613">
        <w:t xml:space="preserve"> CFU/cm</w:t>
      </w:r>
      <w:r w:rsidR="00B62EF4" w:rsidRPr="002E4613">
        <w:rPr>
          <w:vertAlign w:val="superscript"/>
        </w:rPr>
        <w:t>2</w:t>
      </w:r>
      <w:r w:rsidR="00B62EF4" w:rsidRPr="002E4613">
        <w:t>.</w:t>
      </w:r>
    </w:p>
    <w:p w:rsidR="00A940A0" w:rsidRPr="002E4613" w:rsidRDefault="00A940A0" w:rsidP="002E4613">
      <w:pPr>
        <w:widowControl w:val="0"/>
        <w:spacing w:line="480" w:lineRule="auto"/>
      </w:pPr>
    </w:p>
    <w:p w:rsidR="00557A6F" w:rsidRPr="002E4613" w:rsidRDefault="00557A6F" w:rsidP="002E4613">
      <w:pPr>
        <w:widowControl w:val="0"/>
        <w:spacing w:line="480" w:lineRule="auto"/>
      </w:pPr>
      <w:r w:rsidRPr="002E4613">
        <w:rPr>
          <w:u w:val="single"/>
        </w:rPr>
        <w:t>Preparation of calcium sulfate alpha-hemihydrate and PMMA beads</w:t>
      </w:r>
      <w:r w:rsidR="00622DC6" w:rsidRPr="002E4613">
        <w:rPr>
          <w:u w:val="single"/>
        </w:rPr>
        <w:t xml:space="preserve"> </w:t>
      </w:r>
    </w:p>
    <w:p w:rsidR="001D1755" w:rsidRPr="002E4613" w:rsidRDefault="00622DC6" w:rsidP="002E4613">
      <w:pPr>
        <w:spacing w:line="480" w:lineRule="auto"/>
        <w:rPr>
          <w:color w:val="231F20"/>
        </w:rPr>
      </w:pPr>
      <w:r w:rsidRPr="002E4613">
        <w:rPr>
          <w:color w:val="231F20"/>
        </w:rPr>
        <w:t>Calcium sulfate alpha-hemihydrate and PMMA beads were made as previously described</w:t>
      </w:r>
      <w:r w:rsidR="00C15001" w:rsidRPr="002E4613">
        <w:rPr>
          <w:color w:val="231F20"/>
        </w:rPr>
        <w:t xml:space="preserve"> </w:t>
      </w:r>
      <w:hyperlink w:anchor="_ENREF_16" w:tooltip="Howlin, 2015 #348" w:history="1">
        <w:r w:rsidR="001C1BC4" w:rsidRPr="002E4613">
          <w:rPr>
            <w:color w:val="231F20"/>
          </w:rPr>
          <w:fldChar w:fldCharType="begin"/>
        </w:r>
        <w:r w:rsidR="001C1BC4">
          <w:rPr>
            <w:color w:val="231F20"/>
          </w:rPr>
          <w:instrText xml:space="preserve"> ADDIN EN.CITE &lt;EndNote&gt;&lt;Cite&gt;&lt;Author&gt;Howlin&lt;/Author&gt;&lt;Year&gt;2015&lt;/Year&gt;&lt;RecNum&gt;348&lt;/RecNum&gt;&lt;DisplayText&gt;&lt;style face="superscript"&gt;16&lt;/style&gt;&lt;/DisplayText&gt;&lt;record&gt;&lt;rec-number&gt;348&lt;/rec-number&gt;&lt;foreign-keys&gt;&lt;key app="EN" db-id="rvztzzsso5rzvneap54vezekaze0xftx59wt" timestamp="1442916684"&gt;348&lt;/key&gt;&lt;/foreign-keys&gt;&lt;ref-type name="Journal Article"&gt;17&lt;/ref-type&gt;&lt;contributors&gt;&lt;authors&gt;&lt;author&gt;Howlin, R. P.&lt;/author&gt;&lt;author&gt;Brayford, M. J.&lt;/author&gt;&lt;author&gt;Webb, J. S.&lt;/author&gt;&lt;author&gt;Cooper, J. J.&lt;/author&gt;&lt;author&gt;Aiken, S. S.&lt;/author&gt;&lt;author&gt;Stoodley, P.&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 Agents Chemother&lt;/full-title&gt;&lt;abbr-1&gt;Antimicrobial agents and chemotherapy&lt;/abbr-1&gt;&lt;/periodical&gt;&lt;pages&gt;111-120&lt;/pages&gt;&lt;volume&gt;59&lt;/volume&gt;&lt;number&gt;1&lt;/number&gt;&lt;dates&gt;&lt;year&gt;2015&lt;/year&gt;&lt;pub-dates&gt;&lt;date&gt;January 1, 2015&lt;/date&gt;&lt;/pub-dates&gt;&lt;/dates&gt;&lt;urls&gt;&lt;related-urls&gt;&lt;url&gt;http://aac.asm.org/content/59/1/111.abstract&lt;/url&gt;&lt;/related-urls&gt;&lt;/urls&gt;&lt;electronic-resource-num&gt;10.1128/aac.03676-14&lt;/electronic-resource-num&gt;&lt;/record&gt;&lt;/Cite&gt;&lt;/EndNote&gt;</w:instrText>
        </w:r>
        <w:r w:rsidR="001C1BC4" w:rsidRPr="002E4613">
          <w:rPr>
            <w:color w:val="231F20"/>
          </w:rPr>
          <w:fldChar w:fldCharType="separate"/>
        </w:r>
        <w:r w:rsidR="001C1BC4" w:rsidRPr="002875F4">
          <w:rPr>
            <w:noProof/>
            <w:color w:val="231F20"/>
            <w:vertAlign w:val="superscript"/>
          </w:rPr>
          <w:t>16</w:t>
        </w:r>
        <w:r w:rsidR="001C1BC4" w:rsidRPr="002E4613">
          <w:rPr>
            <w:color w:val="231F20"/>
          </w:rPr>
          <w:fldChar w:fldCharType="end"/>
        </w:r>
      </w:hyperlink>
      <w:r w:rsidRPr="002E4613">
        <w:rPr>
          <w:color w:val="231F20"/>
        </w:rPr>
        <w:t>.</w:t>
      </w:r>
      <w:r w:rsidR="001D1755" w:rsidRPr="002E4613">
        <w:rPr>
          <w:color w:val="231F20"/>
        </w:rPr>
        <w:t xml:space="preserve"> Briefly, </w:t>
      </w:r>
      <w:r w:rsidR="00EC011A">
        <w:rPr>
          <w:color w:val="231F20"/>
        </w:rPr>
        <w:t>20 g of</w:t>
      </w:r>
      <w:r w:rsidRPr="002E4613">
        <w:rPr>
          <w:color w:val="231F20"/>
        </w:rPr>
        <w:t xml:space="preserve"> </w:t>
      </w:r>
      <w:r w:rsidR="001D1755" w:rsidRPr="002E4613">
        <w:rPr>
          <w:color w:val="231F20"/>
        </w:rPr>
        <w:t>p</w:t>
      </w:r>
      <w:r w:rsidR="00557A6F" w:rsidRPr="002E4613">
        <w:rPr>
          <w:color w:val="231F20"/>
        </w:rPr>
        <w:t>harmaceutical grade calcium sulfate alpha-hemihydrate powder (PG-CSH; Stimulan</w:t>
      </w:r>
      <w:r w:rsidR="00557A6F" w:rsidRPr="002E4613">
        <w:t xml:space="preserve">®, Biocomposites Ltd, </w:t>
      </w:r>
      <w:r w:rsidR="00F53AD1">
        <w:t>U.K.) was mixed with either 6 ml</w:t>
      </w:r>
      <w:r w:rsidR="00557A6F" w:rsidRPr="002E4613">
        <w:t xml:space="preserve"> of ster</w:t>
      </w:r>
      <w:r w:rsidR="00F53AD1">
        <w:t>ile water (unloaded beads), 6 ml of a 40 mg/ml</w:t>
      </w:r>
      <w:r w:rsidR="00557A6F" w:rsidRPr="002E4613">
        <w:t xml:space="preserve"> tobramycin </w:t>
      </w:r>
      <w:r w:rsidR="00557A6F" w:rsidRPr="002E4613">
        <w:rPr>
          <w:color w:val="231F20"/>
        </w:rPr>
        <w:t>sulfate solution (tobramycin-loaded beads</w:t>
      </w:r>
      <w:r w:rsidR="001D1755" w:rsidRPr="002E4613">
        <w:rPr>
          <w:color w:val="231F20"/>
        </w:rPr>
        <w:t>),</w:t>
      </w:r>
      <w:r w:rsidR="00557A6F" w:rsidRPr="002E4613">
        <w:rPr>
          <w:color w:val="231F20"/>
        </w:rPr>
        <w:t xml:space="preserve"> 1000 mg vancomycin hydrochlor</w:t>
      </w:r>
      <w:r w:rsidR="0029263D">
        <w:rPr>
          <w:color w:val="231F20"/>
        </w:rPr>
        <w:t>ide powder plus</w:t>
      </w:r>
      <w:r w:rsidR="00F53AD1">
        <w:rPr>
          <w:color w:val="231F20"/>
        </w:rPr>
        <w:t xml:space="preserve"> 6 ml</w:t>
      </w:r>
      <w:r w:rsidR="00557A6F" w:rsidRPr="002E4613">
        <w:rPr>
          <w:color w:val="231F20"/>
        </w:rPr>
        <w:t xml:space="preserve"> sterile water (vancomycin-loaded beads)</w:t>
      </w:r>
      <w:r w:rsidR="001D1755" w:rsidRPr="002E4613">
        <w:rPr>
          <w:color w:val="231F20"/>
        </w:rPr>
        <w:t xml:space="preserve"> or</w:t>
      </w:r>
      <w:r w:rsidR="00557A6F" w:rsidRPr="002E4613">
        <w:rPr>
          <w:color w:val="231F20"/>
        </w:rPr>
        <w:t xml:space="preserve"> 1000 mg vancomyci</w:t>
      </w:r>
      <w:r w:rsidR="00F53AD1">
        <w:rPr>
          <w:color w:val="231F20"/>
        </w:rPr>
        <w:t>n hydrochloride powder plus 6 ml of 40 mg/ml</w:t>
      </w:r>
      <w:r w:rsidR="00557A6F" w:rsidRPr="002E4613">
        <w:rPr>
          <w:color w:val="231F20"/>
        </w:rPr>
        <w:t xml:space="preserve"> tobramycin solution</w:t>
      </w:r>
      <w:r w:rsidR="001D1755" w:rsidRPr="002E4613">
        <w:rPr>
          <w:color w:val="231F20"/>
        </w:rPr>
        <w:t xml:space="preserve"> (vancomycin &amp; tobramycin in combination beads</w:t>
      </w:r>
      <w:r w:rsidR="001D1755" w:rsidRPr="00A86C18">
        <w:rPr>
          <w:color w:val="231F20"/>
        </w:rPr>
        <w:t>)</w:t>
      </w:r>
      <w:r w:rsidR="00557A6F" w:rsidRPr="00A86C18">
        <w:rPr>
          <w:color w:val="231F20"/>
        </w:rPr>
        <w:t>.</w:t>
      </w:r>
      <w:r w:rsidR="00557A6F" w:rsidRPr="00A86C18">
        <w:t xml:space="preserve"> </w:t>
      </w:r>
      <w:r w:rsidR="00A86C18" w:rsidRPr="00A86C18">
        <w:rPr>
          <w:highlight w:val="yellow"/>
        </w:rPr>
        <w:t xml:space="preserve">The use of beads loaded with either tobramycin alone or vancomycin alone was as comparative controls for the dual </w:t>
      </w:r>
      <w:r w:rsidR="00A86C18">
        <w:rPr>
          <w:highlight w:val="yellow"/>
        </w:rPr>
        <w:t>antibiotic combination.</w:t>
      </w:r>
      <w:r w:rsidR="00A86C18">
        <w:t xml:space="preserve"> </w:t>
      </w:r>
      <w:r w:rsidR="00557A6F" w:rsidRPr="002E4613">
        <w:rPr>
          <w:color w:val="231F20"/>
        </w:rPr>
        <w:t xml:space="preserve">In each case, </w:t>
      </w:r>
      <w:r w:rsidR="001D1755" w:rsidRPr="002E4613">
        <w:rPr>
          <w:color w:val="231F20"/>
        </w:rPr>
        <w:t xml:space="preserve">the </w:t>
      </w:r>
      <w:r w:rsidR="0029263D">
        <w:rPr>
          <w:color w:val="231F20"/>
        </w:rPr>
        <w:t xml:space="preserve">resultant </w:t>
      </w:r>
      <w:r w:rsidR="001D1755" w:rsidRPr="002E4613">
        <w:rPr>
          <w:color w:val="231F20"/>
        </w:rPr>
        <w:t xml:space="preserve">paste was used to form </w:t>
      </w:r>
      <w:r w:rsidR="00557A6F" w:rsidRPr="002E4613">
        <w:rPr>
          <w:color w:val="231F20"/>
        </w:rPr>
        <w:t xml:space="preserve">4.8 mm diameter hemispherical </w:t>
      </w:r>
      <w:r w:rsidR="001D1755" w:rsidRPr="002E4613">
        <w:rPr>
          <w:color w:val="231F20"/>
        </w:rPr>
        <w:t xml:space="preserve">beads using a flexible </w:t>
      </w:r>
      <w:r w:rsidR="00A8319A" w:rsidRPr="002E4613">
        <w:rPr>
          <w:color w:val="231F20"/>
        </w:rPr>
        <w:t>mo</w:t>
      </w:r>
      <w:r w:rsidR="001D1755" w:rsidRPr="002E4613">
        <w:rPr>
          <w:color w:val="231F20"/>
        </w:rPr>
        <w:t>ld</w:t>
      </w:r>
      <w:r w:rsidR="0029263D">
        <w:rPr>
          <w:color w:val="231F20"/>
        </w:rPr>
        <w:t xml:space="preserve"> where each bead</w:t>
      </w:r>
      <w:r w:rsidR="001B4451" w:rsidRPr="002E4613">
        <w:rPr>
          <w:color w:val="231F20"/>
        </w:rPr>
        <w:t xml:space="preserve"> weigh</w:t>
      </w:r>
      <w:r w:rsidR="0029263D">
        <w:rPr>
          <w:color w:val="231F20"/>
        </w:rPr>
        <w:t xml:space="preserve">ed 0.108 g and </w:t>
      </w:r>
      <w:r w:rsidR="00A8319A" w:rsidRPr="002E4613">
        <w:rPr>
          <w:color w:val="231F20"/>
        </w:rPr>
        <w:t>contain</w:t>
      </w:r>
      <w:r w:rsidR="001B4451" w:rsidRPr="002E4613">
        <w:rPr>
          <w:color w:val="231F20"/>
        </w:rPr>
        <w:t>ed</w:t>
      </w:r>
      <w:r w:rsidR="00A8319A" w:rsidRPr="002E4613">
        <w:rPr>
          <w:color w:val="231F20"/>
        </w:rPr>
        <w:t xml:space="preserve"> </w:t>
      </w:r>
      <w:r w:rsidR="0029263D">
        <w:rPr>
          <w:color w:val="231F20"/>
        </w:rPr>
        <w:t xml:space="preserve">either </w:t>
      </w:r>
      <w:r w:rsidR="00A8319A" w:rsidRPr="002E4613">
        <w:rPr>
          <w:color w:val="231F20"/>
        </w:rPr>
        <w:t>4.13 mg of vancomyci</w:t>
      </w:r>
      <w:r w:rsidR="0029263D">
        <w:rPr>
          <w:color w:val="231F20"/>
        </w:rPr>
        <w:t>n, and/or 1.02 mg of tobramycin when set.</w:t>
      </w:r>
    </w:p>
    <w:p w:rsidR="001D1755" w:rsidRPr="002E4613" w:rsidRDefault="001D1755" w:rsidP="002E4613">
      <w:pPr>
        <w:spacing w:line="480" w:lineRule="auto"/>
        <w:rPr>
          <w:color w:val="231F20"/>
        </w:rPr>
      </w:pPr>
    </w:p>
    <w:p w:rsidR="00557A6F" w:rsidRPr="002E4613" w:rsidRDefault="001D1755" w:rsidP="002E4613">
      <w:pPr>
        <w:spacing w:line="480" w:lineRule="auto"/>
        <w:rPr>
          <w:color w:val="231F20"/>
        </w:rPr>
      </w:pPr>
      <w:r w:rsidRPr="002E4613">
        <w:rPr>
          <w:color w:val="231F20"/>
        </w:rPr>
        <w:t>PMMA beads</w:t>
      </w:r>
      <w:r w:rsidR="00557A6F" w:rsidRPr="002E4613">
        <w:rPr>
          <w:color w:val="231F20"/>
        </w:rPr>
        <w:t xml:space="preserve"> (TBCem 3, Tornier, France) </w:t>
      </w:r>
      <w:r w:rsidRPr="002E4613">
        <w:rPr>
          <w:color w:val="231F20"/>
        </w:rPr>
        <w:t xml:space="preserve">were prepared </w:t>
      </w:r>
      <w:r w:rsidR="00A8319A" w:rsidRPr="002E4613">
        <w:rPr>
          <w:color w:val="231F20"/>
        </w:rPr>
        <w:t>by combining</w:t>
      </w:r>
      <w:r w:rsidR="00557A6F" w:rsidRPr="002E4613">
        <w:rPr>
          <w:color w:val="231F20"/>
        </w:rPr>
        <w:t xml:space="preserve"> 40 g </w:t>
      </w:r>
      <w:r w:rsidRPr="002E4613">
        <w:rPr>
          <w:color w:val="231F20"/>
        </w:rPr>
        <w:t xml:space="preserve">of </w:t>
      </w:r>
      <w:r w:rsidR="00535495" w:rsidRPr="002E4613">
        <w:rPr>
          <w:color w:val="231F20"/>
        </w:rPr>
        <w:t xml:space="preserve">cement </w:t>
      </w:r>
      <w:r w:rsidRPr="002E4613">
        <w:rPr>
          <w:color w:val="231F20"/>
        </w:rPr>
        <w:t>powder</w:t>
      </w:r>
      <w:r w:rsidR="00557A6F" w:rsidRPr="002E4613">
        <w:rPr>
          <w:color w:val="231F20"/>
        </w:rPr>
        <w:t xml:space="preserve"> with either 3.8 g vancomycin </w:t>
      </w:r>
      <w:r w:rsidR="00535495" w:rsidRPr="002E4613">
        <w:rPr>
          <w:color w:val="231F20"/>
        </w:rPr>
        <w:t xml:space="preserve">hydrochloride powder </w:t>
      </w:r>
      <w:r w:rsidR="00557A6F" w:rsidRPr="002E4613">
        <w:rPr>
          <w:color w:val="231F20"/>
        </w:rPr>
        <w:t xml:space="preserve">or 0.90 g tobramycin </w:t>
      </w:r>
      <w:r w:rsidR="00535495" w:rsidRPr="002E4613">
        <w:rPr>
          <w:color w:val="231F20"/>
        </w:rPr>
        <w:t xml:space="preserve">sulfate powder </w:t>
      </w:r>
      <w:r w:rsidR="00557A6F" w:rsidRPr="002E4613">
        <w:rPr>
          <w:color w:val="231F20"/>
        </w:rPr>
        <w:t>or both antibiotics in combination</w:t>
      </w:r>
      <w:r w:rsidR="001B4451" w:rsidRPr="002E4613">
        <w:rPr>
          <w:color w:val="231F20"/>
        </w:rPr>
        <w:t xml:space="preserve"> and 4.8 mm hemispherical beads formed as described above</w:t>
      </w:r>
      <w:r w:rsidR="00557A6F" w:rsidRPr="002E4613">
        <w:rPr>
          <w:color w:val="231F20"/>
        </w:rPr>
        <w:t>.</w:t>
      </w:r>
      <w:r w:rsidR="00A8319A" w:rsidRPr="002E4613">
        <w:rPr>
          <w:color w:val="231F20"/>
        </w:rPr>
        <w:t xml:space="preserve"> </w:t>
      </w:r>
      <w:r w:rsidR="001B4451" w:rsidRPr="002E4613">
        <w:rPr>
          <w:color w:val="231F20"/>
        </w:rPr>
        <w:t xml:space="preserve">Unloaded beads weighed 0.065 g </w:t>
      </w:r>
      <w:r w:rsidR="0029263D">
        <w:rPr>
          <w:color w:val="231F20"/>
        </w:rPr>
        <w:t>and</w:t>
      </w:r>
      <w:r w:rsidR="00557A6F" w:rsidRPr="002E4613">
        <w:rPr>
          <w:color w:val="231F20"/>
        </w:rPr>
        <w:t xml:space="preserve"> contain</w:t>
      </w:r>
      <w:r w:rsidR="001B4451" w:rsidRPr="002E4613">
        <w:rPr>
          <w:color w:val="231F20"/>
        </w:rPr>
        <w:t>ed 3.4 mg of vancomycin</w:t>
      </w:r>
      <w:r w:rsidR="00557A6F" w:rsidRPr="002E4613">
        <w:rPr>
          <w:color w:val="231F20"/>
        </w:rPr>
        <w:t xml:space="preserve"> and/or</w:t>
      </w:r>
      <w:r w:rsidR="0029263D">
        <w:rPr>
          <w:color w:val="231F20"/>
        </w:rPr>
        <w:t xml:space="preserve"> 0.9 mg of tobramycin, which was determined to be </w:t>
      </w:r>
      <w:r w:rsidR="00557A6F" w:rsidRPr="002E4613">
        <w:rPr>
          <w:color w:val="231F20"/>
        </w:rPr>
        <w:t>18</w:t>
      </w:r>
      <w:r w:rsidR="0029263D">
        <w:rPr>
          <w:color w:val="231F20"/>
        </w:rPr>
        <w:t>% less by weight per bead than the corresponding</w:t>
      </w:r>
      <w:r w:rsidR="00557A6F" w:rsidRPr="002E4613">
        <w:rPr>
          <w:color w:val="231F20"/>
        </w:rPr>
        <w:t xml:space="preserve"> PG-CSH bead.</w:t>
      </w:r>
    </w:p>
    <w:p w:rsidR="00A940A0" w:rsidRPr="002E4613" w:rsidRDefault="00A940A0" w:rsidP="002E4613">
      <w:pPr>
        <w:spacing w:line="480" w:lineRule="auto"/>
      </w:pPr>
    </w:p>
    <w:p w:rsidR="00622DC6" w:rsidRPr="002E4613" w:rsidRDefault="00622DC6" w:rsidP="002E4613">
      <w:pPr>
        <w:widowControl w:val="0"/>
        <w:spacing w:line="480" w:lineRule="auto"/>
        <w:rPr>
          <w:u w:val="single"/>
        </w:rPr>
      </w:pPr>
      <w:r w:rsidRPr="002E4613">
        <w:rPr>
          <w:i/>
          <w:u w:val="single"/>
        </w:rPr>
        <w:t>P. acnes</w:t>
      </w:r>
      <w:r w:rsidRPr="002E4613">
        <w:rPr>
          <w:u w:val="single"/>
        </w:rPr>
        <w:t xml:space="preserve"> biofilm formation on</w:t>
      </w:r>
      <w:r w:rsidR="001B4451" w:rsidRPr="002E4613">
        <w:rPr>
          <w:u w:val="single"/>
        </w:rPr>
        <w:t xml:space="preserve"> unloaded</w:t>
      </w:r>
      <w:r w:rsidRPr="002E4613">
        <w:rPr>
          <w:u w:val="single"/>
        </w:rPr>
        <w:t xml:space="preserve"> </w:t>
      </w:r>
      <w:r w:rsidR="001B4451" w:rsidRPr="002E4613">
        <w:rPr>
          <w:u w:val="single"/>
        </w:rPr>
        <w:t>PG-CSH beads</w:t>
      </w:r>
    </w:p>
    <w:p w:rsidR="00F95435" w:rsidRPr="002E4613" w:rsidRDefault="00F71418" w:rsidP="002E4613">
      <w:pPr>
        <w:spacing w:line="480" w:lineRule="auto"/>
        <w:rPr>
          <w:bCs/>
        </w:rPr>
      </w:pPr>
      <w:r w:rsidRPr="002E4613">
        <w:t>To assess biofilm formation on a clinically relevant surface, u</w:t>
      </w:r>
      <w:r w:rsidR="007E0682" w:rsidRPr="002E4613">
        <w:t>nloaded PG-CSH beads were placed in 6 well plates and immersed in a 4 ml 10</w:t>
      </w:r>
      <w:r w:rsidR="007E0682" w:rsidRPr="002E4613">
        <w:rPr>
          <w:vertAlign w:val="superscript"/>
        </w:rPr>
        <w:t>6</w:t>
      </w:r>
      <w:r w:rsidR="007E0682" w:rsidRPr="002E4613">
        <w:t xml:space="preserve"> CFU/ml culture of </w:t>
      </w:r>
      <w:r w:rsidR="007E0682" w:rsidRPr="002E4613">
        <w:rPr>
          <w:i/>
        </w:rPr>
        <w:t>P. acnes</w:t>
      </w:r>
      <w:r w:rsidR="007E0682" w:rsidRPr="002E4613">
        <w:t xml:space="preserve"> ATCC 11827</w:t>
      </w:r>
      <w:r w:rsidRPr="002E4613">
        <w:t xml:space="preserve">. Biofilms were grown anaerobically at 37 °C for 14 days with media </w:t>
      </w:r>
      <w:r w:rsidR="0029263D">
        <w:t xml:space="preserve">replacement performed </w:t>
      </w:r>
      <w:r w:rsidRPr="002E4613">
        <w:t xml:space="preserve">every 72 h. </w:t>
      </w:r>
      <w:r w:rsidRPr="002E4613">
        <w:rPr>
          <w:i/>
        </w:rPr>
        <w:t>P. acnes</w:t>
      </w:r>
      <w:r w:rsidRPr="002E4613">
        <w:t xml:space="preserve"> surface colonisation and biofilm formation on the beads was assessed using scanning electron microscopy</w:t>
      </w:r>
      <w:r w:rsidR="00736CD6" w:rsidRPr="002E4613">
        <w:t xml:space="preserve"> (SEM)</w:t>
      </w:r>
      <w:r w:rsidRPr="002E4613">
        <w:t xml:space="preserve">. </w:t>
      </w:r>
      <w:r w:rsidR="0029263D">
        <w:t xml:space="preserve">Preparation of the </w:t>
      </w:r>
      <w:r w:rsidR="0029263D">
        <w:rPr>
          <w:bCs/>
        </w:rPr>
        <w:t>b</w:t>
      </w:r>
      <w:r w:rsidRPr="002E4613">
        <w:rPr>
          <w:bCs/>
        </w:rPr>
        <w:t xml:space="preserve">eads </w:t>
      </w:r>
      <w:r w:rsidR="0029263D">
        <w:rPr>
          <w:bCs/>
        </w:rPr>
        <w:t>for SEM was performed by initially immersing each bead in a</w:t>
      </w:r>
      <w:r w:rsidRPr="002E4613">
        <w:rPr>
          <w:bCs/>
        </w:rPr>
        <w:t xml:space="preserve"> fixative of 3 % gluteraldehyde, 0.1 M sodium cacodylate (pH 7.2) and 0.15 % Alcian blue for 24 h at 4 °C. </w:t>
      </w:r>
      <w:r w:rsidR="0029263D">
        <w:rPr>
          <w:bCs/>
        </w:rPr>
        <w:t>Following aspiration of the fixative, a subsequent</w:t>
      </w:r>
      <w:r w:rsidRPr="002E4613">
        <w:rPr>
          <w:bCs/>
        </w:rPr>
        <w:t xml:space="preserve"> 1 h rinse </w:t>
      </w:r>
      <w:r w:rsidR="0029263D">
        <w:rPr>
          <w:bCs/>
        </w:rPr>
        <w:t>in</w:t>
      </w:r>
      <w:r w:rsidRPr="002E4613">
        <w:rPr>
          <w:bCs/>
        </w:rPr>
        <w:t xml:space="preserve"> 0.1 M sodium cacodylate (pH 7.2) </w:t>
      </w:r>
      <w:r w:rsidR="0029263D">
        <w:rPr>
          <w:bCs/>
        </w:rPr>
        <w:t xml:space="preserve">was performed </w:t>
      </w:r>
      <w:r w:rsidRPr="002E4613">
        <w:rPr>
          <w:bCs/>
        </w:rPr>
        <w:t>followed by a secondary fixation in 0.1 M osmium tetroxide in 0.1 M sodi</w:t>
      </w:r>
      <w:r w:rsidR="0029263D">
        <w:rPr>
          <w:bCs/>
        </w:rPr>
        <w:t xml:space="preserve">um cacodylate (pH 7.2) for 1 h; </w:t>
      </w:r>
      <w:r w:rsidRPr="002E4613">
        <w:rPr>
          <w:bCs/>
        </w:rPr>
        <w:t xml:space="preserve">both </w:t>
      </w:r>
      <w:r w:rsidR="0029263D">
        <w:rPr>
          <w:bCs/>
        </w:rPr>
        <w:t xml:space="preserve">rinse and secondary fixation were performed </w:t>
      </w:r>
      <w:r w:rsidRPr="002E4613">
        <w:rPr>
          <w:bCs/>
        </w:rPr>
        <w:t xml:space="preserve">at room temperature. Following </w:t>
      </w:r>
      <w:r w:rsidR="004C1DC9">
        <w:rPr>
          <w:bCs/>
        </w:rPr>
        <w:t>another 1 h</w:t>
      </w:r>
      <w:r w:rsidR="0029263D">
        <w:rPr>
          <w:bCs/>
        </w:rPr>
        <w:t xml:space="preserve"> rinse</w:t>
      </w:r>
      <w:r w:rsidRPr="002E4613">
        <w:rPr>
          <w:bCs/>
        </w:rPr>
        <w:t xml:space="preserve"> with 0.1 M so</w:t>
      </w:r>
      <w:r w:rsidR="0029263D">
        <w:rPr>
          <w:bCs/>
        </w:rPr>
        <w:t>dium cacodylate (pH 7.2)</w:t>
      </w:r>
      <w:r w:rsidRPr="002E4613">
        <w:rPr>
          <w:bCs/>
        </w:rPr>
        <w:t xml:space="preserve">, the beads </w:t>
      </w:r>
      <w:r w:rsidR="0029263D">
        <w:rPr>
          <w:bCs/>
        </w:rPr>
        <w:t>were run</w:t>
      </w:r>
      <w:r w:rsidRPr="002E4613">
        <w:rPr>
          <w:bCs/>
        </w:rPr>
        <w:t xml:space="preserve"> through an ethanol series (30, 50, 70, 95 and x2 100 %), each for 10 mins. Each bead was then critical point dried and sputter coated in a gold/palladium alloy before mounting onto specimen stubs and imaged using a FEI Quanta 200 Scanning Electron Microscope. </w:t>
      </w:r>
      <w:r w:rsidR="00E12297" w:rsidRPr="002E4613">
        <w:rPr>
          <w:bCs/>
        </w:rPr>
        <w:t xml:space="preserve">The bacteria, which were readily identified by their </w:t>
      </w:r>
      <w:r w:rsidR="00B25506">
        <w:rPr>
          <w:bCs/>
        </w:rPr>
        <w:t xml:space="preserve">cell </w:t>
      </w:r>
      <w:r w:rsidR="00E12297" w:rsidRPr="002E4613">
        <w:rPr>
          <w:bCs/>
        </w:rPr>
        <w:t>morphology, were false coloured using Photoshop CS6 so they could be clearly identified from the crystalline background of the bead surface.</w:t>
      </w:r>
    </w:p>
    <w:p w:rsidR="00B25506" w:rsidRPr="002E4613" w:rsidRDefault="00B25506" w:rsidP="002E4613">
      <w:pPr>
        <w:spacing w:line="480" w:lineRule="auto"/>
        <w:rPr>
          <w:bCs/>
        </w:rPr>
      </w:pPr>
    </w:p>
    <w:p w:rsidR="00557A6F" w:rsidRPr="002E4613" w:rsidRDefault="00F74245" w:rsidP="002E4613">
      <w:pPr>
        <w:spacing w:line="480" w:lineRule="auto"/>
        <w:rPr>
          <w:u w:val="single"/>
        </w:rPr>
      </w:pPr>
      <w:r w:rsidRPr="002E4613">
        <w:rPr>
          <w:u w:val="single"/>
        </w:rPr>
        <w:t>Inhibition of planktonic growth by a</w:t>
      </w:r>
      <w:r w:rsidR="00557A6F" w:rsidRPr="002E4613">
        <w:rPr>
          <w:u w:val="single"/>
        </w:rPr>
        <w:t xml:space="preserve">ntibiotic eluting </w:t>
      </w:r>
      <w:r w:rsidR="00557A6F" w:rsidRPr="002E4613">
        <w:rPr>
          <w:color w:val="231F20"/>
          <w:u w:val="single"/>
        </w:rPr>
        <w:t>PG-CSH and PMMA beads</w:t>
      </w:r>
      <w:r w:rsidR="00557A6F" w:rsidRPr="002E4613">
        <w:rPr>
          <w:u w:val="single"/>
        </w:rPr>
        <w:t xml:space="preserve"> </w:t>
      </w:r>
    </w:p>
    <w:p w:rsidR="00557A6F" w:rsidRPr="002E4613" w:rsidRDefault="005256AC" w:rsidP="002E4613">
      <w:pPr>
        <w:widowControl w:val="0"/>
        <w:spacing w:line="480" w:lineRule="auto"/>
      </w:pPr>
      <w:r w:rsidRPr="002E4613">
        <w:t>Agar diffusion assays</w:t>
      </w:r>
      <w:r w:rsidR="00B25506">
        <w:t xml:space="preserve"> were undertaken to assess </w:t>
      </w:r>
      <w:r w:rsidR="00557A6F" w:rsidRPr="002E4613">
        <w:t xml:space="preserve">the </w:t>
      </w:r>
      <w:r w:rsidR="00B25506">
        <w:t>effective elution concentration of</w:t>
      </w:r>
      <w:r w:rsidR="00557A6F" w:rsidRPr="002E4613">
        <w:t xml:space="preserve"> antibiotics </w:t>
      </w:r>
      <w:r w:rsidR="00B25506">
        <w:t>from each bead type</w:t>
      </w:r>
      <w:r w:rsidR="00557A6F" w:rsidRPr="002E4613">
        <w:t xml:space="preserve">. </w:t>
      </w:r>
      <w:r w:rsidR="00B25506">
        <w:t>A starting initial bacterial lawn</w:t>
      </w:r>
      <w:r w:rsidR="00557A6F" w:rsidRPr="002E4613">
        <w:t xml:space="preserve"> was spread onto TSA</w:t>
      </w:r>
      <w:r w:rsidR="00F71418" w:rsidRPr="002E4613">
        <w:t xml:space="preserve"> + 5 % defibrinated sheep blood</w:t>
      </w:r>
      <w:r w:rsidR="009742D9" w:rsidRPr="002E4613">
        <w:t xml:space="preserve"> plates using 50 µL of </w:t>
      </w:r>
      <w:r w:rsidR="00B25506">
        <w:t xml:space="preserve">a </w:t>
      </w:r>
      <w:r w:rsidR="009742D9" w:rsidRPr="002E4613">
        <w:t xml:space="preserve">planktonic </w:t>
      </w:r>
      <w:r w:rsidR="00557A6F" w:rsidRPr="002E4613">
        <w:t>culture</w:t>
      </w:r>
      <w:r w:rsidR="00FA3674" w:rsidRPr="002E4613">
        <w:t xml:space="preserve"> of </w:t>
      </w:r>
      <w:r w:rsidR="00FA3674" w:rsidRPr="002E4613">
        <w:rPr>
          <w:i/>
        </w:rPr>
        <w:t>P. acnes</w:t>
      </w:r>
      <w:r w:rsidR="00FA3674" w:rsidRPr="002E4613">
        <w:t xml:space="preserve"> ATCC 11827</w:t>
      </w:r>
      <w:r w:rsidR="00557A6F" w:rsidRPr="002E4613">
        <w:t xml:space="preserve">. </w:t>
      </w:r>
      <w:r w:rsidR="00B25506">
        <w:t>Using sterile forceps, a single bead was</w:t>
      </w:r>
      <w:r w:rsidR="00557A6F" w:rsidRPr="002E4613">
        <w:t xml:space="preserve"> </w:t>
      </w:r>
      <w:r w:rsidR="00FA3674" w:rsidRPr="002E4613">
        <w:t>transferred onto</w:t>
      </w:r>
      <w:r w:rsidR="00557A6F" w:rsidRPr="002E4613">
        <w:t xml:space="preserve"> </w:t>
      </w:r>
      <w:r w:rsidR="00B25506">
        <w:t xml:space="preserve">individual </w:t>
      </w:r>
      <w:r w:rsidR="00557A6F" w:rsidRPr="002E4613">
        <w:t>plate</w:t>
      </w:r>
      <w:r w:rsidR="00FA3674" w:rsidRPr="002E4613">
        <w:t>s</w:t>
      </w:r>
      <w:r w:rsidR="00557A6F" w:rsidRPr="002E4613">
        <w:t xml:space="preserve"> </w:t>
      </w:r>
      <w:r w:rsidR="00B25506">
        <w:t xml:space="preserve">and </w:t>
      </w:r>
      <w:r w:rsidR="00557A6F" w:rsidRPr="002E4613">
        <w:t xml:space="preserve">incubated </w:t>
      </w:r>
      <w:r w:rsidR="00FA3674" w:rsidRPr="002E4613">
        <w:t>anaerobically at 37 °C for 72</w:t>
      </w:r>
      <w:r w:rsidR="00557A6F" w:rsidRPr="002E4613">
        <w:t xml:space="preserve"> h. Zones of inhibition (ZOI)</w:t>
      </w:r>
      <w:r w:rsidR="00165C89">
        <w:t xml:space="preserve"> around the beads</w:t>
      </w:r>
      <w:r w:rsidR="00557A6F" w:rsidRPr="002E4613">
        <w:t xml:space="preserve"> were photographed and the beads were </w:t>
      </w:r>
      <w:r w:rsidR="00165C89">
        <w:t xml:space="preserve">then </w:t>
      </w:r>
      <w:r w:rsidR="00557A6F" w:rsidRPr="002E4613">
        <w:t xml:space="preserve">transferred onto a freshly prepared lawn of bacteria </w:t>
      </w:r>
      <w:r w:rsidR="00165C89">
        <w:t>every 72 h</w:t>
      </w:r>
      <w:r w:rsidR="00557A6F" w:rsidRPr="002E4613">
        <w:t xml:space="preserve"> until ZOI were lost. The area (cm</w:t>
      </w:r>
      <w:r w:rsidR="00557A6F" w:rsidRPr="002E4613">
        <w:rPr>
          <w:vertAlign w:val="superscript"/>
        </w:rPr>
        <w:t>2</w:t>
      </w:r>
      <w:r w:rsidR="00557A6F" w:rsidRPr="002E4613">
        <w:t xml:space="preserve">) of the ZOI was calculated using Image J (version 1.48) </w:t>
      </w:r>
      <w:r w:rsidR="00D92854" w:rsidRPr="002E4613">
        <w:t>with the 90 mm diameter of the P</w:t>
      </w:r>
      <w:r w:rsidR="00FA3674" w:rsidRPr="002E4613">
        <w:t>etri dish used</w:t>
      </w:r>
      <w:r w:rsidR="00557A6F" w:rsidRPr="002E4613">
        <w:t xml:space="preserve"> for spatial calibration. </w:t>
      </w:r>
    </w:p>
    <w:p w:rsidR="002319A2" w:rsidRPr="002E4613" w:rsidRDefault="002319A2" w:rsidP="002E4613">
      <w:pPr>
        <w:widowControl w:val="0"/>
        <w:spacing w:line="480" w:lineRule="auto"/>
      </w:pPr>
    </w:p>
    <w:p w:rsidR="00557A6F" w:rsidRPr="002E4613" w:rsidRDefault="002319A2" w:rsidP="002E4613">
      <w:pPr>
        <w:spacing w:line="480" w:lineRule="auto"/>
        <w:rPr>
          <w:u w:val="single"/>
        </w:rPr>
      </w:pPr>
      <w:r w:rsidRPr="002E4613">
        <w:rPr>
          <w:u w:val="single"/>
        </w:rPr>
        <w:t>Biofilm prevention using a</w:t>
      </w:r>
      <w:r w:rsidR="00557A6F" w:rsidRPr="002E4613">
        <w:rPr>
          <w:u w:val="single"/>
        </w:rPr>
        <w:t xml:space="preserve">ntibiotic eluting </w:t>
      </w:r>
      <w:r w:rsidR="00557A6F" w:rsidRPr="002E4613">
        <w:rPr>
          <w:color w:val="231F20"/>
          <w:u w:val="single"/>
        </w:rPr>
        <w:t>PG-CSH beads</w:t>
      </w:r>
      <w:r w:rsidR="00557A6F" w:rsidRPr="002E4613">
        <w:rPr>
          <w:u w:val="single"/>
        </w:rPr>
        <w:t xml:space="preserve"> </w:t>
      </w:r>
    </w:p>
    <w:p w:rsidR="00557A6F" w:rsidRPr="002E4613" w:rsidRDefault="005B0CDD" w:rsidP="002E4613">
      <w:pPr>
        <w:spacing w:line="480" w:lineRule="auto"/>
        <w:rPr>
          <w:bCs/>
        </w:rPr>
      </w:pPr>
      <w:r w:rsidRPr="002E4613">
        <w:t>Ten a</w:t>
      </w:r>
      <w:r w:rsidR="00557A6F" w:rsidRPr="002E4613">
        <w:t xml:space="preserve">ntibiotic-loaded and unloaded beads (per well or plate) were placed into </w:t>
      </w:r>
      <w:r w:rsidR="008C5856" w:rsidRPr="002E4613">
        <w:t xml:space="preserve">polystyrene, poly-d-lysine coated </w:t>
      </w:r>
      <w:r w:rsidR="00557A6F" w:rsidRPr="002E4613">
        <w:t xml:space="preserve">6 well plates for CFU enumeration and </w:t>
      </w:r>
      <w:r w:rsidR="008C5856" w:rsidRPr="002E4613">
        <w:t xml:space="preserve">poly-d-lysine coated </w:t>
      </w:r>
      <w:r w:rsidR="00557A6F" w:rsidRPr="002E4613">
        <w:t xml:space="preserve">MatTek tissue culture plates </w:t>
      </w:r>
      <w:r w:rsidRPr="002E4613">
        <w:t>(</w:t>
      </w:r>
      <w:r w:rsidRPr="002E4613">
        <w:rPr>
          <w:bCs/>
        </w:rPr>
        <w:t>MatTek Corporation)</w:t>
      </w:r>
      <w:r w:rsidRPr="002E4613">
        <w:t xml:space="preserve"> </w:t>
      </w:r>
      <w:r w:rsidR="0012100C" w:rsidRPr="002E4613">
        <w:t>for microscopic imaging</w:t>
      </w:r>
      <w:r w:rsidR="008C5856" w:rsidRPr="002E4613">
        <w:t xml:space="preserve"> on the glass coverslip surface</w:t>
      </w:r>
      <w:r w:rsidRPr="002E4613">
        <w:t>.</w:t>
      </w:r>
      <w:r w:rsidR="00557A6F" w:rsidRPr="002E4613">
        <w:t xml:space="preserve"> </w:t>
      </w:r>
      <w:r w:rsidR="00892EA9" w:rsidRPr="002E4613">
        <w:t>Both 6 well and M</w:t>
      </w:r>
      <w:r w:rsidR="00B829D5" w:rsidRPr="002E4613">
        <w:t>atTek culture plates were poly-d</w:t>
      </w:r>
      <w:r w:rsidR="00892EA9" w:rsidRPr="002E4613">
        <w:t xml:space="preserve">-lysine coated to enhance early bacterial colonisation </w:t>
      </w:r>
      <w:r w:rsidR="00892EA9" w:rsidRPr="002E4613">
        <w:rPr>
          <w:i/>
        </w:rPr>
        <w:t>in vitro</w:t>
      </w:r>
      <w:r w:rsidR="00892EA9" w:rsidRPr="002E4613">
        <w:t xml:space="preserve">. </w:t>
      </w:r>
      <w:r w:rsidR="00B91728" w:rsidRPr="002E4613">
        <w:t xml:space="preserve">With the beads present upon addition, </w:t>
      </w:r>
      <w:r w:rsidR="00F53AD1">
        <w:t>4 ml</w:t>
      </w:r>
      <w:r w:rsidR="00557A6F" w:rsidRPr="002E4613">
        <w:t xml:space="preserve"> of 10</w:t>
      </w:r>
      <w:r w:rsidR="00557A6F" w:rsidRPr="002E4613">
        <w:rPr>
          <w:vertAlign w:val="superscript"/>
        </w:rPr>
        <w:t>6</w:t>
      </w:r>
      <w:r w:rsidR="00F53AD1">
        <w:t>cells/ml</w:t>
      </w:r>
      <w:r w:rsidR="00557A6F" w:rsidRPr="002E4613">
        <w:t xml:space="preserve"> </w:t>
      </w:r>
      <w:r w:rsidRPr="002E4613">
        <w:rPr>
          <w:i/>
        </w:rPr>
        <w:t>P. acnes</w:t>
      </w:r>
      <w:r w:rsidRPr="002E4613">
        <w:t xml:space="preserve"> ATCC 11827 </w:t>
      </w:r>
      <w:r w:rsidR="00557A6F" w:rsidRPr="002E4613">
        <w:t>culture was added to the wells</w:t>
      </w:r>
      <w:r w:rsidRPr="002E4613">
        <w:t>. Every 72</w:t>
      </w:r>
      <w:r w:rsidR="00557A6F" w:rsidRPr="002E4613">
        <w:t xml:space="preserve"> h, </w:t>
      </w:r>
      <w:r w:rsidR="008B6713">
        <w:t xml:space="preserve">a </w:t>
      </w:r>
      <w:r w:rsidR="00557A6F" w:rsidRPr="002E4613">
        <w:t xml:space="preserve">media </w:t>
      </w:r>
      <w:r w:rsidR="008B6713">
        <w:t xml:space="preserve">exchange was performed with fresh media containing </w:t>
      </w:r>
      <w:r w:rsidR="00F53AD1">
        <w:t>4 ml</w:t>
      </w:r>
      <w:r w:rsidR="00557A6F" w:rsidRPr="002E4613">
        <w:t xml:space="preserve"> of 10</w:t>
      </w:r>
      <w:r w:rsidR="00557A6F" w:rsidRPr="002E4613">
        <w:rPr>
          <w:vertAlign w:val="superscript"/>
        </w:rPr>
        <w:t>6</w:t>
      </w:r>
      <w:r w:rsidR="00F53AD1">
        <w:t xml:space="preserve"> cells/ml</w:t>
      </w:r>
      <w:r w:rsidR="008B6713">
        <w:t xml:space="preserve"> as a bacterial challenge</w:t>
      </w:r>
      <w:r w:rsidR="00557A6F" w:rsidRPr="002E4613">
        <w:t xml:space="preserve">. At Days 1 (24 h post inoculation), 2, 3, 7 and 14, </w:t>
      </w:r>
      <w:r w:rsidR="008B6713">
        <w:t xml:space="preserve">viable cell </w:t>
      </w:r>
      <w:r w:rsidR="00557A6F" w:rsidRPr="002E4613">
        <w:t>counts were performed as described above</w:t>
      </w:r>
      <w:r w:rsidR="008B6713">
        <w:t xml:space="preserve"> to </w:t>
      </w:r>
      <w:r w:rsidR="00854FAA">
        <w:t>determine</w:t>
      </w:r>
      <w:r w:rsidR="008B6713">
        <w:t xml:space="preserve"> the rate of surface colonisation and biofilm formation. At the same time points,</w:t>
      </w:r>
      <w:r w:rsidR="00557A6F" w:rsidRPr="002E4613">
        <w:t xml:space="preserve"> </w:t>
      </w:r>
      <w:r w:rsidR="008B6713">
        <w:t xml:space="preserve">confocal laser scanning microscopy (CSLM; </w:t>
      </w:r>
      <w:r w:rsidR="008B6713" w:rsidRPr="002E4613">
        <w:rPr>
          <w:bCs/>
        </w:rPr>
        <w:t>inverted Leica DMI600 SP5</w:t>
      </w:r>
      <w:r w:rsidR="008B6713">
        <w:t xml:space="preserve">) was performed on the residual biomass in the MatTek plates following </w:t>
      </w:r>
      <w:r w:rsidR="00557A6F" w:rsidRPr="002E4613">
        <w:t>fluorescent stain</w:t>
      </w:r>
      <w:r w:rsidR="00854FAA">
        <w:t>ing with</w:t>
      </w:r>
      <w:r w:rsidR="00557A6F" w:rsidRPr="002E4613">
        <w:t xml:space="preserve"> </w:t>
      </w:r>
      <w:r w:rsidR="00066BE6" w:rsidRPr="002E4613">
        <w:t>Live/Dead BacL</w:t>
      </w:r>
      <w:r w:rsidR="00DD5F5B" w:rsidRPr="002E4613">
        <w:t>ight (</w:t>
      </w:r>
      <w:r w:rsidR="00854FAA">
        <w:t>2 µL of Syto 9 and Propidium iodide per ml</w:t>
      </w:r>
      <w:r w:rsidR="00854FAA" w:rsidRPr="002E4613">
        <w:t xml:space="preserve"> of HBSS</w:t>
      </w:r>
      <w:r w:rsidR="00854FAA">
        <w:t xml:space="preserve">; </w:t>
      </w:r>
      <w:r w:rsidR="00DD5F5B" w:rsidRPr="002E4613">
        <w:t>Invitrogen)</w:t>
      </w:r>
      <w:r w:rsidR="00854FAA">
        <w:t xml:space="preserve"> </w:t>
      </w:r>
      <w:r w:rsidR="00557A6F" w:rsidRPr="002E4613">
        <w:t>for 20 mins</w:t>
      </w:r>
      <w:r w:rsidR="00854FAA">
        <w:t>.</w:t>
      </w:r>
    </w:p>
    <w:p w:rsidR="00557A6F" w:rsidRPr="002E4613" w:rsidRDefault="00557A6F" w:rsidP="002E4613">
      <w:pPr>
        <w:spacing w:line="480" w:lineRule="auto"/>
        <w:rPr>
          <w:bCs/>
        </w:rPr>
      </w:pPr>
    </w:p>
    <w:p w:rsidR="00557A6F" w:rsidRPr="002E4613" w:rsidRDefault="00557A6F" w:rsidP="002E4613">
      <w:pPr>
        <w:spacing w:line="480" w:lineRule="auto"/>
        <w:rPr>
          <w:bCs/>
        </w:rPr>
      </w:pPr>
      <w:r w:rsidRPr="002E4613">
        <w:rPr>
          <w:bCs/>
        </w:rPr>
        <w:t xml:space="preserve">Additionally, </w:t>
      </w:r>
      <w:r w:rsidR="008B6713">
        <w:rPr>
          <w:bCs/>
        </w:rPr>
        <w:t xml:space="preserve">unloaded and </w:t>
      </w:r>
      <w:r w:rsidR="00B91728" w:rsidRPr="002E4613">
        <w:rPr>
          <w:bCs/>
        </w:rPr>
        <w:t xml:space="preserve">vancomycin &amp; tobramycin </w:t>
      </w:r>
      <w:r w:rsidR="00B829D5" w:rsidRPr="002E4613">
        <w:rPr>
          <w:bCs/>
        </w:rPr>
        <w:t xml:space="preserve">in combination </w:t>
      </w:r>
      <w:r w:rsidR="008B6713">
        <w:rPr>
          <w:bCs/>
        </w:rPr>
        <w:t>loaded beads were processed for</w:t>
      </w:r>
      <w:r w:rsidRPr="002E4613">
        <w:rPr>
          <w:bCs/>
        </w:rPr>
        <w:t xml:space="preserve"> </w:t>
      </w:r>
      <w:r w:rsidR="00B91728" w:rsidRPr="002E4613">
        <w:rPr>
          <w:bCs/>
        </w:rPr>
        <w:t>SEM</w:t>
      </w:r>
      <w:r w:rsidRPr="002E4613">
        <w:rPr>
          <w:bCs/>
        </w:rPr>
        <w:t xml:space="preserve"> </w:t>
      </w:r>
      <w:r w:rsidR="008B6713">
        <w:rPr>
          <w:bCs/>
        </w:rPr>
        <w:t xml:space="preserve">as described previously </w:t>
      </w:r>
      <w:r w:rsidRPr="002E4613">
        <w:rPr>
          <w:bCs/>
        </w:rPr>
        <w:t>to determine the extent of colonisation</w:t>
      </w:r>
      <w:r w:rsidR="00B91728" w:rsidRPr="002E4613">
        <w:rPr>
          <w:bCs/>
        </w:rPr>
        <w:t xml:space="preserve"> at Days 1, 3, 7</w:t>
      </w:r>
      <w:r w:rsidR="008B6713">
        <w:rPr>
          <w:bCs/>
        </w:rPr>
        <w:t xml:space="preserve"> and 14.</w:t>
      </w:r>
    </w:p>
    <w:p w:rsidR="00105DB2" w:rsidRPr="002E4613" w:rsidRDefault="00105DB2" w:rsidP="002E4613">
      <w:pPr>
        <w:spacing w:line="480" w:lineRule="auto"/>
      </w:pPr>
    </w:p>
    <w:p w:rsidR="00557A6F" w:rsidRPr="002E4613" w:rsidRDefault="00557A6F" w:rsidP="002E4613">
      <w:pPr>
        <w:spacing w:line="480" w:lineRule="auto"/>
        <w:rPr>
          <w:u w:val="single"/>
        </w:rPr>
      </w:pPr>
      <w:r w:rsidRPr="002E4613">
        <w:rPr>
          <w:u w:val="single"/>
        </w:rPr>
        <w:t xml:space="preserve">Antibiotic eluting </w:t>
      </w:r>
      <w:r w:rsidRPr="002E4613">
        <w:rPr>
          <w:color w:val="231F20"/>
          <w:u w:val="single"/>
        </w:rPr>
        <w:t>PG-CSH beads</w:t>
      </w:r>
      <w:r w:rsidR="00C23744" w:rsidRPr="002E4613">
        <w:rPr>
          <w:u w:val="single"/>
        </w:rPr>
        <w:t xml:space="preserve"> to kill pre-established</w:t>
      </w:r>
      <w:r w:rsidRPr="002E4613">
        <w:rPr>
          <w:u w:val="single"/>
        </w:rPr>
        <w:t xml:space="preserve"> biofilms</w:t>
      </w:r>
    </w:p>
    <w:p w:rsidR="00557A6F" w:rsidRPr="002E4613" w:rsidRDefault="00557A6F" w:rsidP="002E4613">
      <w:pPr>
        <w:widowControl w:val="0"/>
        <w:spacing w:line="480" w:lineRule="auto"/>
      </w:pPr>
      <w:r w:rsidRPr="002E4613">
        <w:t xml:space="preserve">Biofilms were cultured </w:t>
      </w:r>
      <w:r w:rsidR="00DA4729">
        <w:t xml:space="preserve">in 6 well plates </w:t>
      </w:r>
      <w:r w:rsidR="00B91728" w:rsidRPr="002E4613">
        <w:t xml:space="preserve">for 7 days </w:t>
      </w:r>
      <w:r w:rsidRPr="002E4613">
        <w:t xml:space="preserve">as described </w:t>
      </w:r>
      <w:r w:rsidR="00B91728" w:rsidRPr="002E4613">
        <w:t xml:space="preserve">above </w:t>
      </w:r>
      <w:r w:rsidRPr="002E4613">
        <w:t xml:space="preserve">and </w:t>
      </w:r>
      <w:r w:rsidR="00DA4729">
        <w:t xml:space="preserve">ten </w:t>
      </w:r>
      <w:r w:rsidRPr="002E4613">
        <w:t>beads</w:t>
      </w:r>
      <w:r w:rsidR="00B91728" w:rsidRPr="002E4613">
        <w:t xml:space="preserve"> loaded with vancomycin &amp; tobramycin in combination</w:t>
      </w:r>
      <w:r w:rsidRPr="002E4613">
        <w:t xml:space="preserve"> </w:t>
      </w:r>
      <w:r w:rsidR="00DA4729">
        <w:t xml:space="preserve">or unloaded beads as negative controls </w:t>
      </w:r>
      <w:r w:rsidR="00B91728" w:rsidRPr="002E4613">
        <w:t xml:space="preserve">were </w:t>
      </w:r>
      <w:r w:rsidRPr="002E4613">
        <w:t xml:space="preserve">placed </w:t>
      </w:r>
      <w:r w:rsidR="00DA4729">
        <w:t xml:space="preserve">the wells. The plates were </w:t>
      </w:r>
      <w:r w:rsidRPr="002E4613">
        <w:t xml:space="preserve">incubated </w:t>
      </w:r>
      <w:r w:rsidR="00B91728" w:rsidRPr="002E4613">
        <w:t xml:space="preserve">anaerobically </w:t>
      </w:r>
      <w:r w:rsidRPr="002E4613">
        <w:t xml:space="preserve">for a further </w:t>
      </w:r>
      <w:r w:rsidR="00C963C2">
        <w:t>24 h,</w:t>
      </w:r>
      <w:r w:rsidRPr="002E4613">
        <w:t xml:space="preserve"> 72 h </w:t>
      </w:r>
      <w:r w:rsidR="00B91728" w:rsidRPr="002E4613">
        <w:t>or 7 days (with media changes every 72</w:t>
      </w:r>
      <w:r w:rsidR="00DA4729">
        <w:t xml:space="preserve"> h) at 37 °C and viable cells counts performed at each time point as</w:t>
      </w:r>
      <w:r w:rsidRPr="002E4613">
        <w:t xml:space="preserve"> described above.</w:t>
      </w:r>
    </w:p>
    <w:p w:rsidR="005319F5" w:rsidRPr="002E4613" w:rsidRDefault="005319F5" w:rsidP="002E4613">
      <w:pPr>
        <w:widowControl w:val="0"/>
        <w:spacing w:line="480" w:lineRule="auto"/>
      </w:pPr>
    </w:p>
    <w:p w:rsidR="003E39BA" w:rsidRPr="002E4613" w:rsidRDefault="003E39BA" w:rsidP="002E4613">
      <w:pPr>
        <w:widowControl w:val="0"/>
        <w:spacing w:line="480" w:lineRule="auto"/>
        <w:rPr>
          <w:u w:val="single"/>
        </w:rPr>
      </w:pPr>
      <w:r w:rsidRPr="002E4613">
        <w:rPr>
          <w:u w:val="single"/>
        </w:rPr>
        <w:t>Statistics</w:t>
      </w:r>
    </w:p>
    <w:p w:rsidR="00BE26BA" w:rsidRDefault="003E39BA" w:rsidP="00BE26BA">
      <w:pPr>
        <w:widowControl w:val="0"/>
        <w:spacing w:line="480" w:lineRule="auto"/>
      </w:pPr>
      <w:r w:rsidRPr="002E4613">
        <w:t>Data was compared using a Mann-Whitney Rank Sum test for non-normally distributed data and difference considered significant where P&lt;0.05.</w:t>
      </w:r>
      <w:r w:rsidR="00BE26BA">
        <w:br w:type="page"/>
      </w:r>
    </w:p>
    <w:p w:rsidR="00711B59" w:rsidRPr="002E4613" w:rsidRDefault="00E86247" w:rsidP="002E4613">
      <w:pPr>
        <w:spacing w:line="480" w:lineRule="auto"/>
        <w:rPr>
          <w:b/>
        </w:rPr>
      </w:pPr>
      <w:r w:rsidRPr="002E4613">
        <w:rPr>
          <w:b/>
        </w:rPr>
        <w:t>RESULTS</w:t>
      </w:r>
    </w:p>
    <w:p w:rsidR="009379BA" w:rsidRPr="002E4613" w:rsidRDefault="009379BA" w:rsidP="002E4613">
      <w:pPr>
        <w:spacing w:line="480" w:lineRule="auto"/>
        <w:rPr>
          <w:u w:val="single"/>
        </w:rPr>
      </w:pPr>
      <w:r w:rsidRPr="002E4613">
        <w:rPr>
          <w:u w:val="single"/>
        </w:rPr>
        <w:t>Planktonic and biofilm MIC/MBC</w:t>
      </w:r>
    </w:p>
    <w:p w:rsidR="00483EE6" w:rsidRPr="002E4613" w:rsidRDefault="00851EAD" w:rsidP="002E4613">
      <w:pPr>
        <w:spacing w:line="480" w:lineRule="auto"/>
      </w:pPr>
      <w:r w:rsidRPr="002E4613">
        <w:rPr>
          <w:i/>
        </w:rPr>
        <w:t>P. acnes</w:t>
      </w:r>
      <w:r w:rsidRPr="002E4613">
        <w:t xml:space="preserve"> </w:t>
      </w:r>
      <w:r w:rsidR="008A5065" w:rsidRPr="002E4613">
        <w:t xml:space="preserve">ATCC 11827 </w:t>
      </w:r>
      <w:r w:rsidR="009B5DEF" w:rsidRPr="002E4613">
        <w:t>wa</w:t>
      </w:r>
      <w:r w:rsidRPr="002E4613">
        <w:t>s s</w:t>
      </w:r>
      <w:r w:rsidR="005256AC" w:rsidRPr="002E4613">
        <w:t>usceptible</w:t>
      </w:r>
      <w:r w:rsidR="004A75A9">
        <w:t xml:space="preserve"> to vancomycin (MIC: 1 µg/ml; MBC: 2 µg/ml</w:t>
      </w:r>
      <w:r w:rsidRPr="002E4613">
        <w:t>) and intermediately s</w:t>
      </w:r>
      <w:r w:rsidR="005256AC" w:rsidRPr="002E4613">
        <w:t>usceptible</w:t>
      </w:r>
      <w:r w:rsidRPr="002E4613">
        <w:t xml:space="preserve"> </w:t>
      </w:r>
      <w:r w:rsidR="00E440A8" w:rsidRPr="002E4613">
        <w:t>to</w:t>
      </w:r>
      <w:r w:rsidR="004A75A9">
        <w:t xml:space="preserve"> tobramycin (MIC and MBC: 64 µg/ml</w:t>
      </w:r>
      <w:r w:rsidR="00E12297" w:rsidRPr="002E4613">
        <w:t xml:space="preserve">; Table </w:t>
      </w:r>
      <w:r w:rsidR="001756D5">
        <w:t>I</w:t>
      </w:r>
      <w:r w:rsidRPr="002E4613">
        <w:t xml:space="preserve">). Comparison </w:t>
      </w:r>
      <w:r w:rsidR="009379BA" w:rsidRPr="002E4613">
        <w:t xml:space="preserve">of planktonic and biofilm MBC showed that the biofilms displayed a </w:t>
      </w:r>
      <w:r w:rsidRPr="002E4613">
        <w:t>tolerance to both antibiotics</w:t>
      </w:r>
      <w:r w:rsidR="009379BA" w:rsidRPr="002E4613">
        <w:t xml:space="preserve"> </w:t>
      </w:r>
      <w:r w:rsidR="00F911C0" w:rsidRPr="002E4613">
        <w:t>greater than the concen</w:t>
      </w:r>
      <w:r w:rsidR="00E440A8" w:rsidRPr="002E4613">
        <w:t>tr</w:t>
      </w:r>
      <w:r w:rsidR="004A75A9">
        <w:t>ation range evaluated (&gt;1024 µg/ml</w:t>
      </w:r>
      <w:r w:rsidR="00F911C0" w:rsidRPr="002E4613">
        <w:t>).</w:t>
      </w:r>
      <w:r w:rsidR="00D00AEF" w:rsidRPr="002E4613">
        <w:t xml:space="preserve"> For tobramycin and vancomycin, respectively, resid</w:t>
      </w:r>
      <w:r w:rsidR="004A75A9">
        <w:t>ual bacteria following 1024 µg/ml</w:t>
      </w:r>
      <w:r w:rsidR="00D00AEF" w:rsidRPr="002E4613">
        <w:t xml:space="preserve"> antibiotic </w:t>
      </w:r>
      <w:r w:rsidR="00B62EF4" w:rsidRPr="002E4613">
        <w:t>(0.426</w:t>
      </w:r>
      <w:r w:rsidR="0002352C" w:rsidRPr="002E4613">
        <w:t xml:space="preserve"> mg/cm</w:t>
      </w:r>
      <w:r w:rsidR="0002352C" w:rsidRPr="002E4613">
        <w:rPr>
          <w:vertAlign w:val="superscript"/>
        </w:rPr>
        <w:t>2</w:t>
      </w:r>
      <w:r w:rsidR="0002352C" w:rsidRPr="002E4613">
        <w:t xml:space="preserve">) </w:t>
      </w:r>
      <w:r w:rsidR="00D00AEF" w:rsidRPr="002E4613">
        <w:t>was 23593907.1 and 1132923.2 CFU/cm</w:t>
      </w:r>
      <w:r w:rsidR="00D00AEF" w:rsidRPr="002E4613">
        <w:rPr>
          <w:vertAlign w:val="superscript"/>
        </w:rPr>
        <w:t>2</w:t>
      </w:r>
      <w:r w:rsidR="00D00AEF" w:rsidRPr="002E4613">
        <w:t xml:space="preserve">, equating to a 0.003 </w:t>
      </w:r>
      <w:r w:rsidR="00A915E7" w:rsidRPr="002E4613">
        <w:t xml:space="preserve">(no statistical difference; P=0.909) </w:t>
      </w:r>
      <w:r w:rsidR="00D00AEF" w:rsidRPr="002E4613">
        <w:t>and 1.3</w:t>
      </w:r>
      <w:r w:rsidR="00A915E7" w:rsidRPr="002E4613">
        <w:t xml:space="preserve"> (statistically significant difference; P=&lt;0.001)</w:t>
      </w:r>
      <w:r w:rsidR="00D00AEF" w:rsidRPr="002E4613">
        <w:t xml:space="preserve"> log reduction relative t</w:t>
      </w:r>
      <w:r w:rsidR="00A2650B" w:rsidRPr="002E4613">
        <w:t>o untreated c</w:t>
      </w:r>
      <w:r w:rsidR="00A915E7" w:rsidRPr="002E4613">
        <w:t>ontrol biofilm</w:t>
      </w:r>
      <w:r w:rsidR="0002352C" w:rsidRPr="002E4613">
        <w:t>.</w:t>
      </w:r>
    </w:p>
    <w:p w:rsidR="00AD6053" w:rsidRPr="002E4613" w:rsidRDefault="00AD6053" w:rsidP="002E4613">
      <w:pPr>
        <w:spacing w:line="480" w:lineRule="auto"/>
      </w:pPr>
    </w:p>
    <w:p w:rsidR="00847E45" w:rsidRPr="002E4613" w:rsidRDefault="00F911C0" w:rsidP="002E4613">
      <w:pPr>
        <w:spacing w:line="480" w:lineRule="auto"/>
        <w:rPr>
          <w:u w:val="single"/>
        </w:rPr>
      </w:pPr>
      <w:r w:rsidRPr="002E4613">
        <w:rPr>
          <w:i/>
          <w:u w:val="single"/>
        </w:rPr>
        <w:t>P. acnes</w:t>
      </w:r>
      <w:r w:rsidRPr="002E4613">
        <w:rPr>
          <w:u w:val="single"/>
        </w:rPr>
        <w:t xml:space="preserve"> biofilm formation</w:t>
      </w:r>
    </w:p>
    <w:p w:rsidR="00711B59" w:rsidRPr="002E4613" w:rsidRDefault="009D6E91" w:rsidP="002E4613">
      <w:pPr>
        <w:spacing w:line="480" w:lineRule="auto"/>
      </w:pPr>
      <w:r w:rsidRPr="002E4613">
        <w:rPr>
          <w:i/>
        </w:rPr>
        <w:t>P. acnes</w:t>
      </w:r>
      <w:r w:rsidRPr="002E4613">
        <w:t xml:space="preserve"> biofilm formation on an unloaded PG-CSH bead was assessed using SEM. Surface colonisation was slow, even in an optimal growth media</w:t>
      </w:r>
      <w:r w:rsidR="00B84D7F" w:rsidRPr="002E4613">
        <w:t xml:space="preserve"> with media changes every 72 h</w:t>
      </w:r>
      <w:r w:rsidRPr="002E4613">
        <w:t>, with single cell attachment not observed until Day 3</w:t>
      </w:r>
      <w:r w:rsidR="00C747F9" w:rsidRPr="002E4613">
        <w:t xml:space="preserve"> </w:t>
      </w:r>
      <w:r w:rsidR="009B5DEF" w:rsidRPr="002E4613">
        <w:t>(</w:t>
      </w:r>
      <w:r w:rsidR="00B84D7F" w:rsidRPr="002E4613">
        <w:t>before the first media exchange</w:t>
      </w:r>
      <w:r w:rsidR="009B5DEF" w:rsidRPr="002E4613">
        <w:t>)</w:t>
      </w:r>
      <w:r w:rsidR="00B84D7F" w:rsidRPr="002E4613">
        <w:t xml:space="preserve"> </w:t>
      </w:r>
      <w:r w:rsidR="00802C3C" w:rsidRPr="002E4613">
        <w:t>(Fig.</w:t>
      </w:r>
      <w:r w:rsidR="00C747F9" w:rsidRPr="002E4613">
        <w:t xml:space="preserve"> 1)</w:t>
      </w:r>
      <w:r w:rsidRPr="002E4613">
        <w:t>. A</w:t>
      </w:r>
      <w:r w:rsidR="00C747F9" w:rsidRPr="002E4613">
        <w:t>t Day 7,</w:t>
      </w:r>
      <w:r w:rsidRPr="002E4613">
        <w:t xml:space="preserve"> </w:t>
      </w:r>
      <w:r w:rsidR="003014B8" w:rsidRPr="002E4613">
        <w:t>deposition of extracellular polymeric substance (</w:t>
      </w:r>
      <w:r w:rsidRPr="002E4613">
        <w:t>EPS</w:t>
      </w:r>
      <w:r w:rsidR="003014B8" w:rsidRPr="002E4613">
        <w:t>)</w:t>
      </w:r>
      <w:r w:rsidRPr="002E4613">
        <w:t xml:space="preserve"> </w:t>
      </w:r>
      <w:r w:rsidR="00C747F9" w:rsidRPr="002E4613">
        <w:t>was observed</w:t>
      </w:r>
      <w:r w:rsidR="00B84D7F" w:rsidRPr="002E4613">
        <w:t xml:space="preserve"> on the bead surface</w:t>
      </w:r>
      <w:r w:rsidR="00C747F9" w:rsidRPr="002E4613">
        <w:t>, with</w:t>
      </w:r>
      <w:r w:rsidRPr="002E4613">
        <w:t xml:space="preserve"> bacterial surface colonisation more pronounced. </w:t>
      </w:r>
      <w:r w:rsidR="00C747F9" w:rsidRPr="002E4613">
        <w:t>At Day 14, extensive biofilm formation</w:t>
      </w:r>
      <w:r w:rsidR="00B84D7F" w:rsidRPr="002E4613">
        <w:t xml:space="preserve"> and EPS production could be seen across the bead surface.</w:t>
      </w:r>
    </w:p>
    <w:p w:rsidR="00D947B2" w:rsidRPr="002E4613" w:rsidRDefault="00D947B2" w:rsidP="002E4613">
      <w:pPr>
        <w:spacing w:line="480" w:lineRule="auto"/>
      </w:pPr>
    </w:p>
    <w:p w:rsidR="009742D9" w:rsidRPr="002E4613" w:rsidRDefault="00253011" w:rsidP="002E4613">
      <w:pPr>
        <w:spacing w:line="480" w:lineRule="auto"/>
      </w:pPr>
      <w:r w:rsidRPr="002E4613">
        <w:rPr>
          <w:u w:val="single"/>
        </w:rPr>
        <w:t xml:space="preserve">Planktonic </w:t>
      </w:r>
      <w:r w:rsidRPr="002E4613">
        <w:rPr>
          <w:i/>
          <w:u w:val="single"/>
        </w:rPr>
        <w:t>P. acnes</w:t>
      </w:r>
      <w:r w:rsidRPr="002E4613">
        <w:rPr>
          <w:u w:val="single"/>
        </w:rPr>
        <w:t xml:space="preserve"> inhibition</w:t>
      </w:r>
      <w:r w:rsidR="00B84D7F" w:rsidRPr="002E4613">
        <w:rPr>
          <w:u w:val="single"/>
        </w:rPr>
        <w:t xml:space="preserve"> by antibiotic eluting </w:t>
      </w:r>
      <w:r w:rsidR="00B84D7F" w:rsidRPr="002E4613">
        <w:rPr>
          <w:color w:val="231F20"/>
          <w:u w:val="single"/>
        </w:rPr>
        <w:t>beads</w:t>
      </w:r>
    </w:p>
    <w:p w:rsidR="00847E45" w:rsidRPr="002E4613" w:rsidRDefault="00AC3D29" w:rsidP="002E4613">
      <w:pPr>
        <w:spacing w:line="480" w:lineRule="auto"/>
      </w:pPr>
      <w:r w:rsidRPr="002E4613">
        <w:t>Unloaded PG-CSH and PMMA be</w:t>
      </w:r>
      <w:r w:rsidR="00802C3C" w:rsidRPr="002E4613">
        <w:t>ads did not elicit a ZOI (Fig.</w:t>
      </w:r>
      <w:r w:rsidRPr="002E4613">
        <w:t xml:space="preserve"> 2). Similar to the resistance profile of </w:t>
      </w:r>
      <w:r w:rsidRPr="002E4613">
        <w:rPr>
          <w:i/>
        </w:rPr>
        <w:t>P. acnes</w:t>
      </w:r>
      <w:r w:rsidRPr="002E4613">
        <w:t xml:space="preserve"> A</w:t>
      </w:r>
      <w:r w:rsidR="001756D5">
        <w:t>TCC 11827 established in Table I</w:t>
      </w:r>
      <w:r w:rsidRPr="002E4613">
        <w:t xml:space="preserve">, tobramycin-loaded beads </w:t>
      </w:r>
      <w:r w:rsidR="004839F0" w:rsidRPr="002E4613">
        <w:t xml:space="preserve">were less effective and </w:t>
      </w:r>
      <w:r w:rsidRPr="002E4613">
        <w:t xml:space="preserve">elicited no ZOI with PMMA beads and a </w:t>
      </w:r>
      <w:r w:rsidR="00831B95" w:rsidRPr="002E4613">
        <w:t xml:space="preserve">relatively small </w:t>
      </w:r>
      <w:r w:rsidRPr="002E4613">
        <w:t xml:space="preserve">ZOI with </w:t>
      </w:r>
      <w:r w:rsidR="004839F0" w:rsidRPr="002E4613">
        <w:t>PG-CSH beads which was lost rapidly by Day 6. Vancomycin and vancomycin &amp; tobramycin in combination loaded PG-CSH beads produced a ZOI which was maintained unt</w:t>
      </w:r>
      <w:r w:rsidR="00D92854" w:rsidRPr="002E4613">
        <w:t>il Day 60 and Day 27</w:t>
      </w:r>
      <w:r w:rsidR="00831B95" w:rsidRPr="002E4613">
        <w:t xml:space="preserve"> respectively</w:t>
      </w:r>
      <w:r w:rsidR="006F46A4" w:rsidRPr="002E4613">
        <w:t xml:space="preserve">. The maintenance of the ZOI for longer </w:t>
      </w:r>
      <w:r w:rsidR="005F2AE8" w:rsidRPr="002E4613">
        <w:t>with vancomycin-</w:t>
      </w:r>
      <w:r w:rsidR="006F46A4" w:rsidRPr="002E4613">
        <w:t>loaded beads relative to vancomycin &amp; tobramycin in combination suggests</w:t>
      </w:r>
      <w:r w:rsidR="004839F0" w:rsidRPr="002E4613">
        <w:t xml:space="preserve"> an antagonistic effect of tobramycin on vancomycin efficacy when incorporated into PG-CSH beads</w:t>
      </w:r>
      <w:r w:rsidR="00423C8F">
        <w:t xml:space="preserve">, </w:t>
      </w:r>
      <w:r w:rsidR="00423C8F" w:rsidRPr="00423C8F">
        <w:rPr>
          <w:highlight w:val="yellow"/>
        </w:rPr>
        <w:t xml:space="preserve">possibly due to direct interaction </w:t>
      </w:r>
      <w:r w:rsidR="0083525D">
        <w:rPr>
          <w:highlight w:val="yellow"/>
        </w:rPr>
        <w:t xml:space="preserve">between the two antibiotics or </w:t>
      </w:r>
      <w:r w:rsidR="00423C8F" w:rsidRPr="00423C8F">
        <w:rPr>
          <w:highlight w:val="yellow"/>
        </w:rPr>
        <w:t>to a change in porosity of the calcium sulfate</w:t>
      </w:r>
      <w:r w:rsidR="006F46A4" w:rsidRPr="002E4613">
        <w:t>. However, as demonstrated by the larger standard deviation from Day 30 in the data f</w:t>
      </w:r>
      <w:r w:rsidR="005F2AE8" w:rsidRPr="002E4613">
        <w:t>or vancomycin-</w:t>
      </w:r>
      <w:r w:rsidR="006F46A4" w:rsidRPr="002E4613">
        <w:t>loaded PG-CSH beads, this was a consequence of a single bead maintaining efficacy despite a loss of ZOI associated with the other two PG-CSH beads in the triplicate assay</w:t>
      </w:r>
      <w:r w:rsidR="005F2AE8" w:rsidRPr="002E4613">
        <w:t xml:space="preserve">, suggesting possible variation in the PG-CSH-vancomycin mixing process. </w:t>
      </w:r>
      <w:r w:rsidR="006F46A4" w:rsidRPr="002E4613">
        <w:t>Importantly, loss of the ZOI at Day 60 corresponded to complete dissolution of the beads.</w:t>
      </w:r>
      <w:r w:rsidR="0075102D" w:rsidRPr="002E4613">
        <w:t xml:space="preserve"> </w:t>
      </w:r>
    </w:p>
    <w:p w:rsidR="0075102D" w:rsidRPr="002E4613" w:rsidRDefault="0075102D" w:rsidP="002E4613">
      <w:pPr>
        <w:spacing w:line="480" w:lineRule="auto"/>
      </w:pPr>
    </w:p>
    <w:p w:rsidR="00711B59" w:rsidRDefault="0075102D" w:rsidP="002E4613">
      <w:pPr>
        <w:spacing w:line="480" w:lineRule="auto"/>
      </w:pPr>
      <w:r w:rsidRPr="002E4613">
        <w:t>The ZOI associated with PMMA beads loaded wi</w:t>
      </w:r>
      <w:r w:rsidR="00B829D5" w:rsidRPr="002E4613">
        <w:t>th vancomycin and vancomycin &amp;</w:t>
      </w:r>
      <w:r w:rsidRPr="002E4613">
        <w:t xml:space="preserve"> tobramycin in combination was maintained for 111 and 108 days respectively, corresponding to 37 and 36 d</w:t>
      </w:r>
      <w:r w:rsidR="00802C3C" w:rsidRPr="002E4613">
        <w:t>ifferent lawn challenges (Fig.</w:t>
      </w:r>
      <w:r w:rsidRPr="002E4613">
        <w:t xml:space="preserve"> 2).</w:t>
      </w:r>
    </w:p>
    <w:p w:rsidR="00DA4729" w:rsidRPr="002E4613" w:rsidRDefault="00DA4729" w:rsidP="002E4613">
      <w:pPr>
        <w:spacing w:line="480" w:lineRule="auto"/>
      </w:pPr>
    </w:p>
    <w:p w:rsidR="005F2AE8" w:rsidRPr="002E4613" w:rsidRDefault="005F2AE8" w:rsidP="002E4613">
      <w:pPr>
        <w:spacing w:line="480" w:lineRule="auto"/>
        <w:rPr>
          <w:u w:val="single"/>
        </w:rPr>
      </w:pPr>
      <w:r w:rsidRPr="002E4613">
        <w:rPr>
          <w:u w:val="single"/>
        </w:rPr>
        <w:t xml:space="preserve">Biofilm prevention using antibiotic eluting </w:t>
      </w:r>
      <w:r w:rsidRPr="002E4613">
        <w:rPr>
          <w:color w:val="231F20"/>
          <w:u w:val="single"/>
        </w:rPr>
        <w:t>PG-CSH beads</w:t>
      </w:r>
      <w:r w:rsidRPr="002E4613">
        <w:rPr>
          <w:u w:val="single"/>
        </w:rPr>
        <w:t xml:space="preserve"> </w:t>
      </w:r>
    </w:p>
    <w:p w:rsidR="00892EA9" w:rsidRPr="002E4613" w:rsidRDefault="00412C54" w:rsidP="002E4613">
      <w:pPr>
        <w:spacing w:line="480" w:lineRule="auto"/>
      </w:pPr>
      <w:r w:rsidRPr="002E4613">
        <w:t xml:space="preserve">The ability of </w:t>
      </w:r>
      <w:r w:rsidR="00620C37" w:rsidRPr="002E4613">
        <w:t xml:space="preserve">antibiotic-loaded </w:t>
      </w:r>
      <w:r w:rsidRPr="002E4613">
        <w:t xml:space="preserve">PG-CSH beads to prevent </w:t>
      </w:r>
      <w:r w:rsidRPr="002E4613">
        <w:rPr>
          <w:i/>
        </w:rPr>
        <w:t>P. acnes</w:t>
      </w:r>
      <w:r w:rsidRPr="002E4613">
        <w:t xml:space="preserve"> </w:t>
      </w:r>
      <w:r w:rsidR="00620C37" w:rsidRPr="002E4613">
        <w:t>surface colonisation</w:t>
      </w:r>
      <w:r w:rsidRPr="002E4613">
        <w:t xml:space="preserve"> </w:t>
      </w:r>
      <w:r w:rsidR="00620C37" w:rsidRPr="002E4613">
        <w:t>(</w:t>
      </w:r>
      <w:r w:rsidRPr="002E4613">
        <w:t>Days 1, 2 and 3</w:t>
      </w:r>
      <w:r w:rsidR="00620C37" w:rsidRPr="002E4613">
        <w:t>)</w:t>
      </w:r>
      <w:r w:rsidRPr="002E4613">
        <w:t xml:space="preserve"> and biofilm formation </w:t>
      </w:r>
      <w:r w:rsidR="00620C37" w:rsidRPr="002E4613">
        <w:t>(</w:t>
      </w:r>
      <w:r w:rsidRPr="002E4613">
        <w:t>Days 7 and 14</w:t>
      </w:r>
      <w:r w:rsidR="00620C37" w:rsidRPr="002E4613">
        <w:t>)</w:t>
      </w:r>
      <w:r w:rsidRPr="002E4613">
        <w:t xml:space="preserve"> </w:t>
      </w:r>
      <w:r w:rsidR="00620C37" w:rsidRPr="002E4613">
        <w:t>in the presence of 10</w:t>
      </w:r>
      <w:r w:rsidR="00620C37" w:rsidRPr="002E4613">
        <w:rPr>
          <w:vertAlign w:val="superscript"/>
        </w:rPr>
        <w:t>6</w:t>
      </w:r>
      <w:r w:rsidR="00620C37" w:rsidRPr="002E4613">
        <w:t xml:space="preserve"> CFU/ml bacterial challenges every 72 h was assessed</w:t>
      </w:r>
      <w:r w:rsidR="00802C3C" w:rsidRPr="002E4613">
        <w:t xml:space="preserve"> (Fig.</w:t>
      </w:r>
      <w:r w:rsidR="00F44D5B" w:rsidRPr="002E4613">
        <w:t xml:space="preserve"> 3</w:t>
      </w:r>
      <w:r w:rsidR="005E7E73" w:rsidRPr="002E4613">
        <w:t xml:space="preserve"> &amp; 4</w:t>
      </w:r>
      <w:r w:rsidR="00F44D5B" w:rsidRPr="002E4613">
        <w:t>)</w:t>
      </w:r>
      <w:r w:rsidR="00620C37" w:rsidRPr="002E4613">
        <w:t xml:space="preserve">. </w:t>
      </w:r>
      <w:r w:rsidR="00535495" w:rsidRPr="002E4613">
        <w:t>Imaging by CLS</w:t>
      </w:r>
      <w:r w:rsidR="005E7E73" w:rsidRPr="002E4613">
        <w:t>M, demonstrated quicker su</w:t>
      </w:r>
      <w:r w:rsidR="00B829D5" w:rsidRPr="002E4613">
        <w:t>rface colonisation in the poly-d</w:t>
      </w:r>
      <w:r w:rsidR="005E7E73" w:rsidRPr="002E4613">
        <w:t>-lysine coated plates</w:t>
      </w:r>
      <w:r w:rsidR="00802C3C" w:rsidRPr="002E4613">
        <w:t xml:space="preserve"> (Fig.</w:t>
      </w:r>
      <w:r w:rsidR="00892EA9" w:rsidRPr="002E4613">
        <w:t xml:space="preserve"> 3)</w:t>
      </w:r>
      <w:r w:rsidR="005E7E73" w:rsidRPr="002E4613">
        <w:t xml:space="preserve">, relative to the </w:t>
      </w:r>
      <w:r w:rsidR="00892EA9" w:rsidRPr="002E4613">
        <w:t xml:space="preserve">unloaded </w:t>
      </w:r>
      <w:r w:rsidR="005E7E73" w:rsidRPr="002E4613">
        <w:t xml:space="preserve">beads </w:t>
      </w:r>
      <w:r w:rsidR="00892EA9" w:rsidRPr="002E4613">
        <w:t xml:space="preserve">as observed by SEM </w:t>
      </w:r>
      <w:r w:rsidR="00802C3C" w:rsidRPr="002E4613">
        <w:t>(Fig.</w:t>
      </w:r>
      <w:r w:rsidR="005E7E73" w:rsidRPr="002E4613">
        <w:t xml:space="preserve"> 1).</w:t>
      </w:r>
      <w:r w:rsidR="00892EA9" w:rsidRPr="002E4613">
        <w:t xml:space="preserve"> </w:t>
      </w:r>
    </w:p>
    <w:p w:rsidR="00892EA9" w:rsidRPr="002E4613" w:rsidRDefault="00892EA9" w:rsidP="002E4613">
      <w:pPr>
        <w:spacing w:line="480" w:lineRule="auto"/>
      </w:pPr>
    </w:p>
    <w:p w:rsidR="003E39BA" w:rsidRDefault="00620C37" w:rsidP="002E4613">
      <w:pPr>
        <w:spacing w:line="480" w:lineRule="auto"/>
      </w:pPr>
      <w:r w:rsidRPr="002E4613">
        <w:t>Surface colonisation and biofilm formation in the presence of unloaded PG-CSH beads progressed similar to the control</w:t>
      </w:r>
      <w:r w:rsidR="00831B95" w:rsidRPr="002E4613">
        <w:t xml:space="preserve"> </w:t>
      </w:r>
      <w:r w:rsidRPr="002E4613">
        <w:t>(no beads)</w:t>
      </w:r>
      <w:r w:rsidR="00F44D5B" w:rsidRPr="002E4613">
        <w:t xml:space="preserve"> with no statistical difference </w:t>
      </w:r>
      <w:r w:rsidR="003E39BA" w:rsidRPr="002E4613">
        <w:t>in CFU/cm</w:t>
      </w:r>
      <w:r w:rsidR="003E39BA" w:rsidRPr="002E4613">
        <w:rPr>
          <w:vertAlign w:val="superscript"/>
        </w:rPr>
        <w:t>2</w:t>
      </w:r>
      <w:r w:rsidR="003E39BA" w:rsidRPr="002E4613">
        <w:t xml:space="preserve"> at all but one time point (</w:t>
      </w:r>
      <w:r w:rsidR="00802C3C" w:rsidRPr="002E4613">
        <w:t>Fig.</w:t>
      </w:r>
      <w:r w:rsidR="00BC01AB" w:rsidRPr="002E4613">
        <w:t xml:space="preserve"> 4, </w:t>
      </w:r>
      <w:r w:rsidR="00F44D5B" w:rsidRPr="002E4613">
        <w:t>Day 1</w:t>
      </w:r>
      <w:r w:rsidR="00B829D5" w:rsidRPr="002E4613">
        <w:t>: p</w:t>
      </w:r>
      <w:r w:rsidR="003E39BA" w:rsidRPr="002E4613">
        <w:t>=0.157</w:t>
      </w:r>
      <w:r w:rsidR="00F44D5B" w:rsidRPr="002E4613">
        <w:t>,</w:t>
      </w:r>
      <w:r w:rsidR="003E39BA" w:rsidRPr="002E4613">
        <w:t xml:space="preserve"> Day</w:t>
      </w:r>
      <w:r w:rsidR="00F44D5B" w:rsidRPr="002E4613">
        <w:t xml:space="preserve"> 2</w:t>
      </w:r>
      <w:r w:rsidR="00B829D5" w:rsidRPr="002E4613">
        <w:t>: p</w:t>
      </w:r>
      <w:r w:rsidR="003E39BA" w:rsidRPr="002E4613">
        <w:t>=0.371</w:t>
      </w:r>
      <w:r w:rsidR="00F44D5B" w:rsidRPr="002E4613">
        <w:t xml:space="preserve">, </w:t>
      </w:r>
      <w:r w:rsidR="00B829D5" w:rsidRPr="002E4613">
        <w:t>Day 3: p</w:t>
      </w:r>
      <w:r w:rsidR="003E39BA" w:rsidRPr="002E4613">
        <w:t xml:space="preserve">=0.003, Day </w:t>
      </w:r>
      <w:r w:rsidR="00F44D5B" w:rsidRPr="002E4613">
        <w:t>7</w:t>
      </w:r>
      <w:r w:rsidR="00B829D5" w:rsidRPr="002E4613">
        <w:t>: p</w:t>
      </w:r>
      <w:r w:rsidR="003E39BA" w:rsidRPr="002E4613">
        <w:t>=0.851</w:t>
      </w:r>
      <w:r w:rsidR="00F44D5B" w:rsidRPr="002E4613">
        <w:t xml:space="preserve"> and </w:t>
      </w:r>
      <w:r w:rsidR="003E39BA" w:rsidRPr="002E4613">
        <w:t xml:space="preserve">Day </w:t>
      </w:r>
      <w:r w:rsidR="00F44D5B" w:rsidRPr="002E4613">
        <w:t>14</w:t>
      </w:r>
      <w:r w:rsidR="00B829D5" w:rsidRPr="002E4613">
        <w:t>: p</w:t>
      </w:r>
      <w:r w:rsidR="003E39BA" w:rsidRPr="002E4613">
        <w:t>=0.072).</w:t>
      </w:r>
    </w:p>
    <w:p w:rsidR="00DA4729" w:rsidRPr="002E4613" w:rsidRDefault="00DA4729" w:rsidP="002E4613">
      <w:pPr>
        <w:spacing w:line="480" w:lineRule="auto"/>
      </w:pPr>
    </w:p>
    <w:p w:rsidR="00711B59" w:rsidRPr="002E4613" w:rsidRDefault="00F44D5B" w:rsidP="002E4613">
      <w:pPr>
        <w:spacing w:line="480" w:lineRule="auto"/>
      </w:pPr>
      <w:r w:rsidRPr="002E4613">
        <w:t xml:space="preserve">Despite an intermediate </w:t>
      </w:r>
      <w:r w:rsidR="00412C54" w:rsidRPr="002E4613">
        <w:t>r</w:t>
      </w:r>
      <w:r w:rsidR="001756D5">
        <w:t>esistance to tobramycin (Table I</w:t>
      </w:r>
      <w:r w:rsidR="00412C54" w:rsidRPr="002E4613">
        <w:t>), tobramycin loaded beads</w:t>
      </w:r>
      <w:r w:rsidR="00620C37" w:rsidRPr="002E4613">
        <w:t xml:space="preserve"> elicited a </w:t>
      </w:r>
      <w:r w:rsidRPr="002E4613">
        <w:t>~</w:t>
      </w:r>
      <w:r w:rsidR="00620C37" w:rsidRPr="002E4613">
        <w:t>3 log reduction in CFU/cm</w:t>
      </w:r>
      <w:r w:rsidR="00620C37" w:rsidRPr="002E4613">
        <w:rPr>
          <w:vertAlign w:val="superscript"/>
        </w:rPr>
        <w:t>2</w:t>
      </w:r>
      <w:r w:rsidR="00620C37" w:rsidRPr="002E4613">
        <w:t xml:space="preserve"> </w:t>
      </w:r>
      <w:r w:rsidRPr="002E4613">
        <w:t>at Day 1, which was maintained at Day 2. At Day 3, prior to a fresh bacterial challenge, recovery in CFU/cm</w:t>
      </w:r>
      <w:r w:rsidRPr="002E4613">
        <w:rPr>
          <w:vertAlign w:val="superscript"/>
        </w:rPr>
        <w:t>2</w:t>
      </w:r>
      <w:r w:rsidRPr="002E4613">
        <w:t xml:space="preserve"> was observed with </w:t>
      </w:r>
      <w:r w:rsidR="003E39BA" w:rsidRPr="002E4613">
        <w:t>an increase from 98.3 CFU/cm</w:t>
      </w:r>
      <w:r w:rsidR="003E39BA" w:rsidRPr="002E4613">
        <w:rPr>
          <w:vertAlign w:val="superscript"/>
        </w:rPr>
        <w:t>2</w:t>
      </w:r>
      <w:r w:rsidR="003E39BA" w:rsidRPr="002E4613">
        <w:t xml:space="preserve"> at Day 2 to 2917.1 CFU/cm</w:t>
      </w:r>
      <w:r w:rsidR="003E39BA" w:rsidRPr="002E4613">
        <w:rPr>
          <w:vertAlign w:val="superscript"/>
        </w:rPr>
        <w:t>2</w:t>
      </w:r>
      <w:r w:rsidR="003E39BA" w:rsidRPr="002E4613">
        <w:t xml:space="preserve"> at Day 3</w:t>
      </w:r>
      <w:r w:rsidR="00831B95" w:rsidRPr="002E4613">
        <w:t xml:space="preserve"> suggesting a reduction in eluting tobramycin</w:t>
      </w:r>
      <w:r w:rsidR="003E39BA" w:rsidRPr="002E4613">
        <w:t>. Further recovery in CFU/cm</w:t>
      </w:r>
      <w:r w:rsidR="003E39BA" w:rsidRPr="002E4613">
        <w:rPr>
          <w:vertAlign w:val="superscript"/>
        </w:rPr>
        <w:t>2</w:t>
      </w:r>
      <w:r w:rsidR="003E39BA" w:rsidRPr="002E4613">
        <w:t xml:space="preserve"> was noted at Day 7 which remained statistically different to</w:t>
      </w:r>
      <w:r w:rsidR="00B829D5" w:rsidRPr="002E4613">
        <w:t xml:space="preserve"> the unloaded treatment group (p</w:t>
      </w:r>
      <w:r w:rsidR="003E39BA" w:rsidRPr="002E4613">
        <w:t xml:space="preserve">=&lt;0.001) until Day 14 </w:t>
      </w:r>
      <w:r w:rsidR="003636CF" w:rsidRPr="002E4613">
        <w:t>when no statistical difference in CFU/cm</w:t>
      </w:r>
      <w:r w:rsidR="003636CF" w:rsidRPr="002E4613">
        <w:rPr>
          <w:vertAlign w:val="superscript"/>
        </w:rPr>
        <w:t>2</w:t>
      </w:r>
      <w:r w:rsidR="003636CF" w:rsidRPr="002E4613">
        <w:t xml:space="preserve"> was noted between tobramycin-loaded beads and unloaded beads </w:t>
      </w:r>
      <w:r w:rsidR="00B829D5" w:rsidRPr="002E4613">
        <w:t>(p</w:t>
      </w:r>
      <w:r w:rsidR="003E39BA" w:rsidRPr="002E4613">
        <w:t>=0.226)</w:t>
      </w:r>
      <w:r w:rsidR="003636CF" w:rsidRPr="002E4613">
        <w:t xml:space="preserve">. Importantly, </w:t>
      </w:r>
      <w:r w:rsidR="00535495" w:rsidRPr="002E4613">
        <w:t>CLSM</w:t>
      </w:r>
      <w:r w:rsidR="003636CF" w:rsidRPr="002E4613">
        <w:t xml:space="preserve"> imaging demonstrated that at all time points, biofilm formation in the presence of tobramycin-loaded PG-CSH beads was markedly reduced. Vancomycin and vancomycin &amp; tobramycin in combination loaded PG-CSH beads were able to achieve a complete kill for 7 days </w:t>
      </w:r>
      <w:r w:rsidR="007307AE" w:rsidRPr="002E4613">
        <w:t>(sensitivity cut off value for the assay: 6.92 CFU/cm</w:t>
      </w:r>
      <w:r w:rsidR="007307AE" w:rsidRPr="002E4613">
        <w:rPr>
          <w:vertAlign w:val="superscript"/>
        </w:rPr>
        <w:t>2</w:t>
      </w:r>
      <w:r w:rsidR="007307AE" w:rsidRPr="002E4613">
        <w:t>) despite two fresh bacterial challenges of 10</w:t>
      </w:r>
      <w:r w:rsidR="007307AE" w:rsidRPr="002E4613">
        <w:rPr>
          <w:vertAlign w:val="superscript"/>
        </w:rPr>
        <w:t>6</w:t>
      </w:r>
      <w:r w:rsidR="007307AE" w:rsidRPr="002E4613">
        <w:t xml:space="preserve"> CFU/ml. Vancomycin &amp; tobramycin in combination loaded beads also achieved a complete kill at Day 14 following 4 bacterial challenges during the assay</w:t>
      </w:r>
      <w:r w:rsidR="00831B95" w:rsidRPr="002E4613">
        <w:t>. Conversely, at Day 14, CFU/cm</w:t>
      </w:r>
      <w:r w:rsidR="00831B95" w:rsidRPr="002E4613">
        <w:rPr>
          <w:vertAlign w:val="superscript"/>
        </w:rPr>
        <w:t>2</w:t>
      </w:r>
      <w:r w:rsidR="00831B95" w:rsidRPr="002E4613">
        <w:t xml:space="preserve"> in the presence of vancomycin-loaded beads </w:t>
      </w:r>
      <w:r w:rsidR="009C2508" w:rsidRPr="002E4613">
        <w:t xml:space="preserve">had </w:t>
      </w:r>
      <w:r w:rsidR="00831B95" w:rsidRPr="002E4613">
        <w:t xml:space="preserve">recovered by ~5 log </w:t>
      </w:r>
      <w:r w:rsidR="009C2508" w:rsidRPr="002E4613">
        <w:t>to 88000.7 CFU/cm</w:t>
      </w:r>
      <w:r w:rsidR="009C2508" w:rsidRPr="002E4613">
        <w:rPr>
          <w:vertAlign w:val="superscript"/>
        </w:rPr>
        <w:t>2</w:t>
      </w:r>
      <w:r w:rsidR="009C2508" w:rsidRPr="002E4613">
        <w:t xml:space="preserve"> indicating a synergistic interaction</w:t>
      </w:r>
      <w:r w:rsidR="00831B95" w:rsidRPr="002E4613">
        <w:t xml:space="preserve"> between tobramycin and vancomycin in this assay</w:t>
      </w:r>
      <w:r w:rsidR="009C2508" w:rsidRPr="002E4613">
        <w:t xml:space="preserve">. As with tobramycin-loaded beads, </w:t>
      </w:r>
      <w:r w:rsidR="00535495" w:rsidRPr="002E4613">
        <w:t>CLSM</w:t>
      </w:r>
      <w:r w:rsidR="009C2508" w:rsidRPr="002E4613">
        <w:t xml:space="preserve"> images demonstrate a marked reduction in biofilm formation in the presence of vancomycin and vancomycin &amp; tobramycin in combination loaded bea</w:t>
      </w:r>
      <w:r w:rsidR="00831B95" w:rsidRPr="002E4613">
        <w:t>ds, relative to unloaded beads.</w:t>
      </w:r>
    </w:p>
    <w:p w:rsidR="00711B59" w:rsidRPr="002E4613" w:rsidRDefault="00711B59" w:rsidP="002E4613">
      <w:pPr>
        <w:spacing w:line="480" w:lineRule="auto"/>
        <w:jc w:val="center"/>
      </w:pPr>
    </w:p>
    <w:p w:rsidR="0016621E" w:rsidRPr="002E4613" w:rsidRDefault="009C2508" w:rsidP="002E4613">
      <w:pPr>
        <w:spacing w:line="480" w:lineRule="auto"/>
      </w:pPr>
      <w:r w:rsidRPr="002E4613">
        <w:t>SEM imaging of the surface of the vancomycin &amp; tobramycin in combination loaded PG-CSH beads demonstrated a complete attenuation in bacterial surface attachment over 14 days, despit</w:t>
      </w:r>
      <w:r w:rsidR="00802C3C" w:rsidRPr="002E4613">
        <w:t>e 4 bacterial challenges (Fig.</w:t>
      </w:r>
      <w:r w:rsidRPr="002E4613">
        <w:t xml:space="preserve"> </w:t>
      </w:r>
      <w:r w:rsidR="00BC01AB" w:rsidRPr="002E4613">
        <w:t>5</w:t>
      </w:r>
      <w:r w:rsidRPr="002E4613">
        <w:t>).</w:t>
      </w:r>
    </w:p>
    <w:p w:rsidR="00F95435" w:rsidRPr="002E4613" w:rsidRDefault="00F95435" w:rsidP="002E4613">
      <w:pPr>
        <w:spacing w:line="480" w:lineRule="auto"/>
      </w:pPr>
    </w:p>
    <w:p w:rsidR="009C2508" w:rsidRPr="002E4613" w:rsidRDefault="00C23744" w:rsidP="002E4613">
      <w:pPr>
        <w:spacing w:line="480" w:lineRule="auto"/>
        <w:rPr>
          <w:u w:val="single"/>
        </w:rPr>
      </w:pPr>
      <w:r w:rsidRPr="002E4613">
        <w:rPr>
          <w:u w:val="single"/>
        </w:rPr>
        <w:t>Antibiotic-loaded</w:t>
      </w:r>
      <w:r w:rsidR="009C2508" w:rsidRPr="002E4613">
        <w:rPr>
          <w:u w:val="single"/>
        </w:rPr>
        <w:t xml:space="preserve"> </w:t>
      </w:r>
      <w:r w:rsidR="009C2508" w:rsidRPr="002E4613">
        <w:rPr>
          <w:color w:val="231F20"/>
          <w:u w:val="single"/>
        </w:rPr>
        <w:t>PG-CSH beads</w:t>
      </w:r>
      <w:r w:rsidR="009C2508" w:rsidRPr="002E4613">
        <w:rPr>
          <w:u w:val="single"/>
        </w:rPr>
        <w:t xml:space="preserve"> to kill pre-e</w:t>
      </w:r>
      <w:r w:rsidRPr="002E4613">
        <w:rPr>
          <w:u w:val="single"/>
        </w:rPr>
        <w:t>stablished</w:t>
      </w:r>
      <w:r w:rsidR="009C2508" w:rsidRPr="002E4613">
        <w:rPr>
          <w:u w:val="single"/>
        </w:rPr>
        <w:t xml:space="preserve"> biofilms</w:t>
      </w:r>
    </w:p>
    <w:p w:rsidR="0011238B" w:rsidRDefault="00C23744" w:rsidP="0011238B">
      <w:pPr>
        <w:spacing w:line="480" w:lineRule="auto"/>
      </w:pPr>
      <w:r w:rsidRPr="002E4613">
        <w:rPr>
          <w:i/>
        </w:rPr>
        <w:t>P. acnes</w:t>
      </w:r>
      <w:r w:rsidRPr="002E4613">
        <w:t xml:space="preserve"> biofilms grown for 7 days prior to treatment with vancomycin &amp; tobramycin in combination loaded PG-CSH beads were significantly more difficult to clear</w:t>
      </w:r>
      <w:r w:rsidR="00802C3C" w:rsidRPr="002E4613">
        <w:t xml:space="preserve"> (Fig.</w:t>
      </w:r>
      <w:r w:rsidR="00B264AB" w:rsidRPr="002E4613">
        <w:t xml:space="preserve"> 6)</w:t>
      </w:r>
      <w:r w:rsidRPr="002E4613">
        <w:t>. Bead contact times of 1 day with the established biofilms elicited a 1.5 log reduction in CFU/cm</w:t>
      </w:r>
      <w:r w:rsidRPr="002E4613">
        <w:rPr>
          <w:vertAlign w:val="superscript"/>
        </w:rPr>
        <w:t>2</w:t>
      </w:r>
      <w:r w:rsidRPr="002E4613">
        <w:t xml:space="preserve"> (96.95 % reduction) relative to the </w:t>
      </w:r>
      <w:r w:rsidR="00AA3676" w:rsidRPr="002E4613">
        <w:t xml:space="preserve">unloaded controls </w:t>
      </w:r>
      <w:r w:rsidRPr="002E4613">
        <w:t>which increased to a 3.16 log reduction (99.93 %) after 3 days. A contact time of 7 days achieve</w:t>
      </w:r>
      <w:r w:rsidR="008C5856" w:rsidRPr="002E4613">
        <w:t>d</w:t>
      </w:r>
      <w:r w:rsidRPr="002E4613">
        <w:t xml:space="preserve"> an 8.24 log </w:t>
      </w:r>
      <w:r w:rsidR="000A7034" w:rsidRPr="002E4613">
        <w:t>decrease</w:t>
      </w:r>
      <w:r w:rsidRPr="002E4613">
        <w:t xml:space="preserve"> in CFU/cm</w:t>
      </w:r>
      <w:r w:rsidRPr="002E4613">
        <w:rPr>
          <w:vertAlign w:val="superscript"/>
        </w:rPr>
        <w:t>2</w:t>
      </w:r>
      <w:r w:rsidRPr="002E4613">
        <w:t xml:space="preserve"> which corresponded to a 100 % reduction in </w:t>
      </w:r>
      <w:r w:rsidRPr="002E4613">
        <w:rPr>
          <w:i/>
        </w:rPr>
        <w:t>P. acnes</w:t>
      </w:r>
      <w:r w:rsidRPr="002E4613">
        <w:t xml:space="preserve"> biofilm (sensitivity cut off value for the assay: 6.92 CFU/cm</w:t>
      </w:r>
      <w:r w:rsidRPr="002E4613">
        <w:rPr>
          <w:vertAlign w:val="superscript"/>
        </w:rPr>
        <w:t>2</w:t>
      </w:r>
      <w:r w:rsidRPr="002E4613">
        <w:t>).</w:t>
      </w:r>
      <w:r w:rsidR="0011238B">
        <w:br w:type="page"/>
      </w:r>
    </w:p>
    <w:p w:rsidR="007E6D89" w:rsidRPr="002E4613" w:rsidRDefault="007E6D89" w:rsidP="002E4613">
      <w:pPr>
        <w:spacing w:line="480" w:lineRule="auto"/>
        <w:rPr>
          <w:b/>
        </w:rPr>
      </w:pPr>
      <w:r w:rsidRPr="002E4613">
        <w:rPr>
          <w:b/>
        </w:rPr>
        <w:t>DISCUSSION</w:t>
      </w:r>
    </w:p>
    <w:p w:rsidR="00924FD5" w:rsidRPr="002E4613" w:rsidRDefault="00AA3676" w:rsidP="002E4613">
      <w:pPr>
        <w:spacing w:line="480" w:lineRule="auto"/>
      </w:pPr>
      <w:r w:rsidRPr="002E4613">
        <w:rPr>
          <w:i/>
        </w:rPr>
        <w:t>P. acnes</w:t>
      </w:r>
      <w:r w:rsidRPr="002E4613">
        <w:t xml:space="preserve"> s</w:t>
      </w:r>
      <w:r w:rsidR="004228F8" w:rsidRPr="002E4613">
        <w:t xml:space="preserve">urface colonisation and biofilm formation was slow, </w:t>
      </w:r>
      <w:r w:rsidR="007C05D3" w:rsidRPr="002E4613">
        <w:t>despite</w:t>
      </w:r>
      <w:r w:rsidR="004228F8" w:rsidRPr="002E4613">
        <w:t xml:space="preserve"> optimised </w:t>
      </w:r>
      <w:r w:rsidR="004228F8" w:rsidRPr="002E4613">
        <w:rPr>
          <w:i/>
        </w:rPr>
        <w:t>in vitro</w:t>
      </w:r>
      <w:r w:rsidR="004228F8" w:rsidRPr="002E4613">
        <w:t xml:space="preserve"> </w:t>
      </w:r>
      <w:r w:rsidR="007C05D3" w:rsidRPr="002E4613">
        <w:t>conditions with a rich media source</w:t>
      </w:r>
      <w:r w:rsidRPr="002E4613">
        <w:t>.</w:t>
      </w:r>
      <w:r w:rsidR="00047D50" w:rsidRPr="002E4613">
        <w:t xml:space="preserve"> Studies have strongly linked biofilm formation to virulence, with genome mapping identifying several genes </w:t>
      </w:r>
      <w:r w:rsidR="00634209" w:rsidRPr="002E4613">
        <w:t>encoding adhesins and enzymes involved in extracellular polysaccharide synthesis used to form a biofilm</w:t>
      </w:r>
      <w:r w:rsidR="00C15001" w:rsidRPr="002E4613">
        <w:t xml:space="preserve"> </w:t>
      </w:r>
      <w:hyperlink w:anchor="_ENREF_4" w:tooltip="Bruggemann, 2005 #364" w:history="1">
        <w:r w:rsidR="001C1BC4" w:rsidRPr="002E4613">
          <w:fldChar w:fldCharType="begin"/>
        </w:r>
        <w:r w:rsidR="001C1BC4">
          <w:instrText xml:space="preserve"> ADDIN EN.CITE &lt;EndNote&gt;&lt;Cite&gt;&lt;Author&gt;Bruggemann&lt;/Author&gt;&lt;Year&gt;2005&lt;/Year&gt;&lt;RecNum&gt;364&lt;/RecNum&gt;&lt;DisplayText&gt;&lt;style face="superscript"&gt;4&lt;/style&gt;&lt;/DisplayText&gt;&lt;record&gt;&lt;rec-number&gt;364&lt;/rec-number&gt;&lt;foreign-keys&gt;&lt;key app="EN" db-id="rvztzzsso5rzvneap54vezekaze0xftx59wt" timestamp="1443690427"&gt;364&lt;/key&gt;&lt;/foreign-keys&gt;&lt;ref-type name="Journal Article"&gt;17&lt;/ref-type&gt;&lt;contributors&gt;&lt;authors&gt;&lt;author&gt;Bruggemann, H.&lt;/author&gt;&lt;/authors&gt;&lt;/contributors&gt;&lt;auth-address&gt;Gottingen Genomics Laboratory, Institute of Microbiology and Genetics, University of Gottingen, Gottingen, Germany. hbruegg@pasteur.fr&lt;/auth-address&gt;&lt;titles&gt;&lt;title&gt;Insights in the pathogenic potential of Propionibacterium acnes from its complete genome&lt;/title&gt;&lt;secondary-title&gt;Semin Cutan Med Surg&lt;/secondary-title&gt;&lt;alt-title&gt;Seminars in cutaneous medicine and surgery&lt;/alt-title&gt;&lt;/titles&gt;&lt;periodical&gt;&lt;full-title&gt;Semin Cutan Med Surg&lt;/full-title&gt;&lt;abbr-1&gt;Seminars in cutaneous medicine and surgery&lt;/abbr-1&gt;&lt;/periodical&gt;&lt;alt-periodical&gt;&lt;full-title&gt;Semin Cutan Med Surg&lt;/full-title&gt;&lt;abbr-1&gt;Seminars in cutaneous medicine and surgery&lt;/abbr-1&gt;&lt;/alt-periodical&gt;&lt;pages&gt;67-72&lt;/pages&gt;&lt;volume&gt;24&lt;/volume&gt;&lt;number&gt;2&lt;/number&gt;&lt;edition&gt;2005/08/12&lt;/edition&gt;&lt;keywords&gt;&lt;keyword&gt;Acne Vulgaris/*etiology&lt;/keyword&gt;&lt;keyword&gt;Genome&lt;/keyword&gt;&lt;keyword&gt;Gram-Positive Bacterial Infections/*complications/genetics&lt;/keyword&gt;&lt;keyword&gt;Humans&lt;/keyword&gt;&lt;keyword&gt;Propionibacterium acnes/enzymology/*genetics/isolation &amp;amp;&lt;/keyword&gt;&lt;keyword&gt;purification/*pathogenicity&lt;/keyword&gt;&lt;/keywords&gt;&lt;dates&gt;&lt;year&gt;2005&lt;/year&gt;&lt;pub-dates&gt;&lt;date&gt;Jun&lt;/date&gt;&lt;/pub-dates&gt;&lt;/dates&gt;&lt;isbn&gt;1085-5629 (Print)&amp;#xD;1085-5629&lt;/isbn&gt;&lt;accession-num&gt;16092793&lt;/accession-num&gt;&lt;urls&gt;&lt;/urls&gt;&lt;electronic-resource-num&gt;10.1016/j.sder.2005.03.001&lt;/electronic-resource-num&gt;&lt;remote-database-provider&gt;Nlm&lt;/remote-database-provider&gt;&lt;language&gt;eng&lt;/language&gt;&lt;/record&gt;&lt;/Cite&gt;&lt;/EndNote&gt;</w:instrText>
        </w:r>
        <w:r w:rsidR="001C1BC4" w:rsidRPr="002E4613">
          <w:fldChar w:fldCharType="separate"/>
        </w:r>
        <w:r w:rsidR="001C1BC4" w:rsidRPr="006A006F">
          <w:rPr>
            <w:noProof/>
            <w:vertAlign w:val="superscript"/>
          </w:rPr>
          <w:t>4</w:t>
        </w:r>
        <w:r w:rsidR="001C1BC4" w:rsidRPr="002E4613">
          <w:fldChar w:fldCharType="end"/>
        </w:r>
      </w:hyperlink>
      <w:r w:rsidR="00634209" w:rsidRPr="002E4613">
        <w:t xml:space="preserve">. Biofilm formation has been shown to be a characteristic of invasive isolates and the capacity of blood plasma to prevent biofilm formation may explain why </w:t>
      </w:r>
      <w:r w:rsidR="00634209" w:rsidRPr="002E4613">
        <w:rPr>
          <w:i/>
        </w:rPr>
        <w:t>P. acnes</w:t>
      </w:r>
      <w:r w:rsidR="00634209" w:rsidRPr="002E4613">
        <w:t xml:space="preserve"> as a common skin commensal is more pathogenic around the plasma poor environment of an arthroplasty surgical site</w:t>
      </w:r>
      <w:r w:rsidR="00C15001" w:rsidRPr="002E4613">
        <w:t xml:space="preserve"> </w:t>
      </w:r>
      <w:r w:rsidR="00634209" w:rsidRPr="002E4613">
        <w:fldChar w:fldCharType="begin">
          <w:fldData xml:space="preserve">PEVuZE5vdGU+PENpdGU+PEF1dGhvcj5CdXJraGFydDwvQXV0aG9yPjxZZWFyPjIwMDc8L1llYXI+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zg3LTk1PC9wYWdlcz48dm9sdW1lPjE1PC92b2x1bWU+PG51bWJlcj44PC9udW1iZXI+PGVkaXRp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</w:fldData>
        </w:fldChar>
      </w:r>
      <w:r w:rsidR="00F852B1">
        <w:instrText xml:space="preserve"> ADDIN EN.CITE </w:instrText>
      </w:r>
      <w:r w:rsidR="00F852B1">
        <w:fldChar w:fldCharType="begin">
          <w:fldData xml:space="preserve">PEVuZE5vdGU+PENpdGU+PEF1dGhvcj5CdXJraGFydDwvQXV0aG9yPjxZZWFyPjIwMDc8L1llYXI+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zg3LTk1PC9wYWdlcz48dm9sdW1lPjE1PC92b2x1bWU+PG51bWJlcj44PC9udW1iZXI+PGVkaXRp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</w:fldData>
        </w:fldChar>
      </w:r>
      <w:r w:rsidR="00F852B1">
        <w:instrText xml:space="preserve"> ADDIN EN.CITE.DATA </w:instrText>
      </w:r>
      <w:r w:rsidR="00F852B1">
        <w:fldChar w:fldCharType="end"/>
      </w:r>
      <w:r w:rsidR="00634209" w:rsidRPr="002E4613">
        <w:fldChar w:fldCharType="separate"/>
      </w:r>
      <w:hyperlink w:anchor="_ENREF_5" w:tooltip="Burkhart, 2007 #366" w:history="1">
        <w:r w:rsidR="001C1BC4" w:rsidRPr="00F852B1">
          <w:rPr>
            <w:noProof/>
            <w:vertAlign w:val="superscript"/>
          </w:rPr>
          <w:t>5</w:t>
        </w:r>
      </w:hyperlink>
      <w:r w:rsidR="00F852B1" w:rsidRPr="00F852B1">
        <w:rPr>
          <w:noProof/>
          <w:vertAlign w:val="superscript"/>
        </w:rPr>
        <w:t xml:space="preserve">; </w:t>
      </w:r>
      <w:hyperlink w:anchor="_ENREF_15" w:tooltip="Holmberg, 2009 #365" w:history="1">
        <w:r w:rsidR="001C1BC4" w:rsidRPr="00F852B1">
          <w:rPr>
            <w:noProof/>
            <w:vertAlign w:val="superscript"/>
          </w:rPr>
          <w:t>15</w:t>
        </w:r>
      </w:hyperlink>
      <w:r w:rsidR="00634209" w:rsidRPr="002E4613">
        <w:fldChar w:fldCharType="end"/>
      </w:r>
      <w:r w:rsidR="00634209" w:rsidRPr="002E4613">
        <w:t xml:space="preserve">. </w:t>
      </w:r>
      <w:r w:rsidR="00634209" w:rsidRPr="005A66F8">
        <w:rPr>
          <w:highlight w:val="yellow"/>
        </w:rPr>
        <w:t xml:space="preserve">Nevertheless, slow biofilm growth kinetics would appear to link to the characteristic slow onset of </w:t>
      </w:r>
      <w:r w:rsidR="00444087" w:rsidRPr="005A66F8">
        <w:rPr>
          <w:highlight w:val="yellow"/>
        </w:rPr>
        <w:t>infection, with symptoms presenting up to 36 months postoperatively</w:t>
      </w:r>
      <w:r w:rsidR="005A66F8" w:rsidRPr="005A66F8">
        <w:rPr>
          <w:highlight w:val="yellow"/>
        </w:rPr>
        <w:t xml:space="preserve"> and substantial cultures found during revision in apparently aseptic shoulders three years or more after the initial index arthroplasty</w:t>
      </w:r>
      <w:r w:rsidR="00C15001" w:rsidRPr="005A66F8">
        <w:rPr>
          <w:highlight w:val="yellow"/>
        </w:rPr>
        <w:t xml:space="preserve"> </w:t>
      </w:r>
      <w:r w:rsidR="002875F4" w:rsidRPr="005A66F8">
        <w:rPr>
          <w:highlight w:val="yellow"/>
        </w:rPr>
        <w:fldChar w:fldCharType="begin">
          <w:fldData xml:space="preserve">PEVuZE5vdGU+PENpdGU+PEF1dGhvcj5Qb3J0aWxsbzwvQXV0aG9yPjxZZWFyPjIwMTM8L1llYXI+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EtNTwvcGFnZXM+PHZvbHVtZT4y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</w:fldData>
        </w:fldChar>
      </w:r>
      <w:r w:rsidR="005654BD">
        <w:rPr>
          <w:highlight w:val="yellow"/>
        </w:rPr>
        <w:instrText xml:space="preserve"> ADDIN EN.CITE </w:instrText>
      </w:r>
      <w:r w:rsidR="005654BD">
        <w:rPr>
          <w:highlight w:val="yellow"/>
        </w:rPr>
        <w:fldChar w:fldCharType="begin">
          <w:fldData xml:space="preserve">PEVuZE5vdGU+PENpdGU+PEF1dGhvcj5Qb3J0aWxsbzwvQXV0aG9yPjxZZWFyPjIwMTM8L1llYXI+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MzEtNTwvcGFnZXM+PHZvbHVtZT4y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</w:fldData>
        </w:fldChar>
      </w:r>
      <w:r w:rsidR="005654BD">
        <w:rPr>
          <w:highlight w:val="yellow"/>
        </w:rPr>
        <w:instrText xml:space="preserve"> ADDIN EN.CITE.DATA </w:instrText>
      </w:r>
      <w:r w:rsidR="005654BD">
        <w:rPr>
          <w:highlight w:val="yellow"/>
        </w:rPr>
      </w:r>
      <w:r w:rsidR="005654BD">
        <w:rPr>
          <w:highlight w:val="yellow"/>
        </w:rPr>
        <w:fldChar w:fldCharType="end"/>
      </w:r>
      <w:r w:rsidR="002875F4" w:rsidRPr="005A66F8">
        <w:rPr>
          <w:highlight w:val="yellow"/>
        </w:rPr>
      </w:r>
      <w:r w:rsidR="002875F4" w:rsidRPr="005A66F8">
        <w:rPr>
          <w:highlight w:val="yellow"/>
        </w:rPr>
        <w:fldChar w:fldCharType="separate"/>
      </w:r>
      <w:hyperlink w:anchor="_ENREF_29" w:tooltip="McGoldrick, 2015 #438" w:history="1">
        <w:r w:rsidR="001C1BC4" w:rsidRPr="005654BD">
          <w:rPr>
            <w:noProof/>
            <w:highlight w:val="yellow"/>
            <w:vertAlign w:val="superscript"/>
          </w:rPr>
          <w:t>29</w:t>
        </w:r>
      </w:hyperlink>
      <w:r w:rsidR="005654BD" w:rsidRPr="005654BD">
        <w:rPr>
          <w:noProof/>
          <w:highlight w:val="yellow"/>
          <w:vertAlign w:val="superscript"/>
        </w:rPr>
        <w:t xml:space="preserve">; </w:t>
      </w:r>
      <w:hyperlink w:anchor="_ENREF_38" w:tooltip="Portillo, 2013 #353" w:history="1">
        <w:r w:rsidR="001C1BC4" w:rsidRPr="005654BD">
          <w:rPr>
            <w:noProof/>
            <w:highlight w:val="yellow"/>
            <w:vertAlign w:val="superscript"/>
          </w:rPr>
          <w:t>38</w:t>
        </w:r>
      </w:hyperlink>
      <w:r w:rsidR="002875F4" w:rsidRPr="005A66F8">
        <w:rPr>
          <w:highlight w:val="yellow"/>
        </w:rPr>
        <w:fldChar w:fldCharType="end"/>
      </w:r>
      <w:r w:rsidR="00634209" w:rsidRPr="005A66F8">
        <w:rPr>
          <w:highlight w:val="yellow"/>
        </w:rPr>
        <w:t>.</w:t>
      </w:r>
    </w:p>
    <w:p w:rsidR="00444087" w:rsidRPr="002E4613" w:rsidRDefault="00444087" w:rsidP="002E4613">
      <w:pPr>
        <w:spacing w:line="480" w:lineRule="auto"/>
      </w:pPr>
    </w:p>
    <w:p w:rsidR="00AA3676" w:rsidRPr="002E4613" w:rsidRDefault="009B5A13" w:rsidP="002E4613">
      <w:pPr>
        <w:spacing w:line="480" w:lineRule="auto"/>
      </w:pPr>
      <w:r w:rsidRPr="002E4613">
        <w:t>Initial colonisation and early biofilm formation</w:t>
      </w:r>
      <w:r w:rsidR="00AC40BB" w:rsidRPr="002E4613">
        <w:t xml:space="preserve"> was slower on </w:t>
      </w:r>
      <w:r w:rsidR="00AA3676" w:rsidRPr="002E4613">
        <w:t>unloaded PG-CSH bead</w:t>
      </w:r>
      <w:r w:rsidR="00682708" w:rsidRPr="002E4613">
        <w:t>s</w:t>
      </w:r>
      <w:r w:rsidR="00AA3676" w:rsidRPr="002E4613">
        <w:t xml:space="preserve"> than culture dishes </w:t>
      </w:r>
      <w:r w:rsidRPr="002E4613">
        <w:t>used in subsequent assays. Preferential adherence to a culture dish is unsurprising</w:t>
      </w:r>
      <w:r w:rsidR="00814276" w:rsidRPr="002E4613">
        <w:t xml:space="preserve">. However, </w:t>
      </w:r>
      <w:r w:rsidRPr="002E4613">
        <w:t>put in a clinical context</w:t>
      </w:r>
      <w:r w:rsidR="00814276" w:rsidRPr="002E4613">
        <w:t>,</w:t>
      </w:r>
      <w:r w:rsidRPr="002E4613">
        <w:t xml:space="preserve"> </w:t>
      </w:r>
      <w:r w:rsidR="00814276" w:rsidRPr="002E4613">
        <w:t xml:space="preserve">this again </w:t>
      </w:r>
      <w:r w:rsidRPr="002E4613">
        <w:t xml:space="preserve">highlights </w:t>
      </w:r>
      <w:r w:rsidR="00814276" w:rsidRPr="002E4613">
        <w:t>the variability in attachment depending on surface composition</w:t>
      </w:r>
      <w:r w:rsidR="00C15001" w:rsidRPr="002E4613">
        <w:t xml:space="preserve"> </w:t>
      </w:r>
      <w:hyperlink w:anchor="_ENREF_40" w:tooltip="Ramage, 2003 #374" w:history="1">
        <w:r w:rsidR="001C1BC4" w:rsidRPr="002E4613">
          <w:fldChar w:fldCharType="begin"/>
        </w:r>
        <w:r w:rsidR="001C1BC4">
          <w:instrText xml:space="preserve"> ADDIN EN.CITE &lt;EndNote&gt;&lt;Cite&gt;&lt;Author&gt;Ramage&lt;/Author&gt;&lt;Year&gt;2003&lt;/Year&gt;&lt;RecNum&gt;374&lt;/RecNum&gt;&lt;DisplayText&gt;&lt;style face="superscript"&gt;40&lt;/style&gt;&lt;/DisplayText&gt;&lt;record&gt;&lt;rec-number&gt;374&lt;/rec-number&gt;&lt;foreign-keys&gt;&lt;key app="EN" db-id="rvztzzsso5rzvneap54vezekaze0xftx59wt" timestamp="1450106747"&gt;374&lt;/key&gt;&lt;/foreign-keys&gt;&lt;ref-type name="Journal Article"&gt;17&lt;/ref-type&gt;&lt;contributors&gt;&lt;authors&gt;&lt;author&gt;Ramage, Gordon&lt;/author&gt;&lt;author&gt;Tunney, Michael M.&lt;/author&gt;&lt;author&gt;Patrick, Sheila&lt;/author&gt;&lt;author&gt;Gorman, Sean P.&lt;/author&gt;&lt;author&gt;Nixon, James R.&lt;/author&gt;&lt;/authors&gt;&lt;/contributors&gt;&lt;titles&gt;&lt;title&gt;Formation of Propionibacterium acnes biofilms on orthopaedic biomaterials and their susceptibility to antimicrobials&lt;/title&gt;&lt;secondary-title&gt;Biomaterials&lt;/secondary-title&gt;&lt;/titles&gt;&lt;periodical&gt;&lt;full-title&gt;Biomaterials&lt;/full-title&gt;&lt;abbr-1&gt;Biomaterials&lt;/abbr-1&gt;&lt;/periodical&gt;&lt;pages&gt;3221-3227&lt;/pages&gt;&lt;volume&gt;24&lt;/volume&gt;&lt;number&gt;19&lt;/number&gt;&lt;keywords&gt;&lt;keyword&gt;Propionibacterium acnes&lt;/keyword&gt;&lt;keyword&gt;Bacterial adherence&lt;/keyword&gt;&lt;keyword&gt;Biofilm&lt;/keyword&gt;&lt;keyword&gt;Polymethylmethacrylate&lt;/keyword&gt;&lt;keyword&gt;Titanium alloy&lt;/keyword&gt;&lt;/keywords&gt;&lt;dates&gt;&lt;year&gt;2003&lt;/year&gt;&lt;pub-dates&gt;&lt;date&gt;8//&lt;/date&gt;&lt;/pub-dates&gt;&lt;/dates&gt;&lt;isbn&gt;0142-9612&lt;/isbn&gt;&lt;urls&gt;&lt;related-urls&gt;&lt;url&gt;http://www.sciencedirect.com/science/article/pii/S014296120300173X&lt;/url&gt;&lt;/related-urls&gt;&lt;/urls&gt;&lt;electronic-resource-num&gt;http://dx.doi.org/10.1016/S0142-9612(03)00173-X&lt;/electronic-resource-num&gt;&lt;/record&gt;&lt;/Cite&gt;&lt;/EndNote&gt;</w:instrText>
        </w:r>
        <w:r w:rsidR="001C1BC4" w:rsidRPr="002E4613">
          <w:fldChar w:fldCharType="separate"/>
        </w:r>
        <w:r w:rsidR="001C1BC4" w:rsidRPr="005654BD">
          <w:rPr>
            <w:noProof/>
            <w:vertAlign w:val="superscript"/>
          </w:rPr>
          <w:t>40</w:t>
        </w:r>
        <w:r w:rsidR="001C1BC4" w:rsidRPr="002E4613">
          <w:fldChar w:fldCharType="end"/>
        </w:r>
      </w:hyperlink>
      <w:r w:rsidR="00814276" w:rsidRPr="002E4613">
        <w:t xml:space="preserve">, with increased colonisation and infection rates observed with PMMA as a carrier surface relative to </w:t>
      </w:r>
      <w:r w:rsidR="00AC40BB" w:rsidRPr="002E4613">
        <w:t>polyet</w:t>
      </w:r>
      <w:r w:rsidR="00EF168E" w:rsidRPr="002E4613">
        <w:t>hylene, stainless steel and coba</w:t>
      </w:r>
      <w:r w:rsidR="00AC40BB" w:rsidRPr="002E4613">
        <w:t xml:space="preserve">lt chromium alloys </w:t>
      </w:r>
      <w:r w:rsidR="00814276" w:rsidRPr="002E4613">
        <w:t>in canine studies</w:t>
      </w:r>
      <w:r w:rsidR="00356188" w:rsidRPr="002E4613">
        <w:t xml:space="preserve"> </w:t>
      </w:r>
      <w:hyperlink w:anchor="_ENREF_35" w:tooltip="Petty, 1985 #392" w:history="1">
        <w:r w:rsidR="001C1BC4" w:rsidRPr="002E4613">
          <w:fldChar w:fldCharType="begin"/>
        </w:r>
        <w:r w:rsidR="001C1BC4">
          <w:instrText xml:space="preserve"> ADDIN EN.CITE &lt;EndNote&gt;&lt;Cite&gt;&lt;Author&gt;Petty&lt;/Author&gt;&lt;Year&gt;1985&lt;/Year&gt;&lt;RecNum&gt;392&lt;/RecNum&gt;&lt;DisplayText&gt;&lt;style face="superscript"&gt;35&lt;/style&gt;&lt;/DisplayText&gt;&lt;record&gt;&lt;rec-number&gt;392&lt;/rec-number&gt;&lt;foreign-keys&gt;&lt;key app="EN" db-id="rvztzzsso5rzvneap54vezekaze0xftx59wt" timestamp="1459846606"&gt;392&lt;/key&gt;&lt;/foreign-keys&gt;&lt;ref-type name="Journal Article"&gt;17&lt;/ref-type&gt;&lt;contributors&gt;&lt;authors&gt;&lt;author&gt;Petty, W.&lt;/author&gt;&lt;author&gt;Spanier, S.&lt;/author&gt;&lt;author&gt;Shuster, J. J.&lt;/author&gt;&lt;author&gt;Silverthorne, C.&lt;/author&gt;&lt;/authors&gt;&lt;/contributors&gt;&lt;titles&gt;&lt;title&gt;The influence of skeletal implants on incidence of infection. Experiments in a canine model&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236-44&lt;/pages&gt;&lt;volume&gt;67&lt;/volume&gt;&lt;number&gt;8&lt;/number&gt;&lt;edition&gt;1985/10/01&lt;/edition&gt;&lt;keywords&gt;&lt;keyword&gt;Animals&lt;/keyword&gt;&lt;keyword&gt;Dogs&lt;/keyword&gt;&lt;keyword&gt;Escherichia coli Infections/etiology&lt;/keyword&gt;&lt;keyword&gt;Methylmethacrylates/adverse effects&lt;/keyword&gt;&lt;keyword&gt;Osteomyelitis/*etiology/pathology&lt;/keyword&gt;&lt;keyword&gt;Polyethylenes/adverse effects&lt;/keyword&gt;&lt;keyword&gt;Prostheses and Implants/*adverse effects&lt;/keyword&gt;&lt;keyword&gt;Stainless Steel/adverse effects&lt;/keyword&gt;&lt;keyword&gt;Staphylococcal Infections/*etiology&lt;/keyword&gt;&lt;keyword&gt;Staphylococcus aureus&lt;/keyword&gt;&lt;keyword&gt;Staphylococcus epidermidis&lt;/keyword&gt;&lt;/keywords&gt;&lt;dates&gt;&lt;year&gt;1985&lt;/year&gt;&lt;pub-dates&gt;&lt;date&gt;Oct&lt;/date&gt;&lt;/pub-dates&gt;&lt;/dates&gt;&lt;isbn&gt;0021-9355 (Print)&lt;/isbn&gt;&lt;accession-num&gt;3902846&lt;/accession-num&gt;&lt;urls&gt;&lt;related-urls&gt;&lt;url&gt;http://jbjs.org/content/67/8/1236.long&lt;/url&gt;&lt;/related-urls&gt;&lt;/urls&gt;&lt;remote-database-provider&gt;NLM&lt;/remote-database-provider&gt;&lt;language&gt;eng&lt;/language&gt;&lt;/record&gt;&lt;/Cite&gt;&lt;/EndNote&gt;</w:instrText>
        </w:r>
        <w:r w:rsidR="001C1BC4" w:rsidRPr="002E4613">
          <w:fldChar w:fldCharType="separate"/>
        </w:r>
        <w:r w:rsidR="001C1BC4" w:rsidRPr="005654BD">
          <w:rPr>
            <w:noProof/>
            <w:vertAlign w:val="superscript"/>
          </w:rPr>
          <w:t>35</w:t>
        </w:r>
        <w:r w:rsidR="001C1BC4" w:rsidRPr="002E4613">
          <w:fldChar w:fldCharType="end"/>
        </w:r>
      </w:hyperlink>
      <w:r w:rsidR="00AC40BB" w:rsidRPr="002E4613">
        <w:t>.</w:t>
      </w:r>
      <w:r w:rsidR="008C5856" w:rsidRPr="002E4613">
        <w:t xml:space="preserve"> </w:t>
      </w:r>
    </w:p>
    <w:p w:rsidR="00924FD5" w:rsidRPr="002E4613" w:rsidRDefault="00924FD5" w:rsidP="002E4613">
      <w:pPr>
        <w:spacing w:line="480" w:lineRule="auto"/>
      </w:pPr>
    </w:p>
    <w:p w:rsidR="00FC796D" w:rsidRPr="000F12F4" w:rsidRDefault="00B030FE" w:rsidP="00AB070D">
      <w:pPr>
        <w:spacing w:line="480" w:lineRule="auto"/>
        <w:rPr>
          <w:highlight w:val="yellow"/>
        </w:rPr>
      </w:pPr>
      <w:r w:rsidRPr="001F7965">
        <w:rPr>
          <w:i/>
          <w:highlight w:val="yellow"/>
        </w:rPr>
        <w:t>P. acnes</w:t>
      </w:r>
      <w:r w:rsidRPr="001F7965">
        <w:rPr>
          <w:highlight w:val="yellow"/>
        </w:rPr>
        <w:t xml:space="preserve"> </w:t>
      </w:r>
      <w:r w:rsidR="001B1951">
        <w:rPr>
          <w:highlight w:val="yellow"/>
        </w:rPr>
        <w:t xml:space="preserve">is routinely reported as the predominant </w:t>
      </w:r>
      <w:r w:rsidR="00F67470">
        <w:rPr>
          <w:highlight w:val="yellow"/>
        </w:rPr>
        <w:t>microorganism associated with</w:t>
      </w:r>
      <w:r w:rsidR="00133A94" w:rsidRPr="001F7965">
        <w:rPr>
          <w:highlight w:val="yellow"/>
        </w:rPr>
        <w:t xml:space="preserve"> shoulder PIs</w:t>
      </w:r>
      <w:r w:rsidR="00F67470">
        <w:rPr>
          <w:highlight w:val="yellow"/>
        </w:rPr>
        <w:t xml:space="preserve"> </w:t>
      </w:r>
      <w:r w:rsidR="00F67470">
        <w:rPr>
          <w:highlight w:val="yellow"/>
        </w:rPr>
        <w:fldChar w:fldCharType="begin">
          <w:fldData xml:space="preserve">PEVuZE5vdGU+PENpdGU+PEF1dGhvcj5TYWJlc2FuPC9BdXRob3I+PFllYXI+MjAxMTwvWWVhcj48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I1MzgtNDM8L3BhZ2VzPjx2b2x1bWU+NDY5PC92b2x1bWU+PG51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IwNzUtODM8L3BhZ2VzPjx2b2x1bWU+OTQ8L3ZvbHVtZT48bnVtYmVyPjIy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</w:fldData>
        </w:fldChar>
      </w:r>
      <w:r w:rsidR="005654BD">
        <w:rPr>
          <w:highlight w:val="yellow"/>
        </w:rPr>
        <w:instrText xml:space="preserve"> ADDIN EN.CITE </w:instrText>
      </w:r>
      <w:r w:rsidR="005654BD">
        <w:rPr>
          <w:highlight w:val="yellow"/>
        </w:rPr>
        <w:fldChar w:fldCharType="begin">
          <w:fldData xml:space="preserve">PEVuZE5vdGU+PENpdGU+PEF1dGhvcj5TYWJlc2FuPC9BdXRob3I+PFllYXI+MjAxMTwvWWVhcj48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I1MzgtNDM8L3BhZ2VzPjx2b2x1bWU+NDY5PC92b2x1bWU+PG51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IwNzUtODM8L3BhZ2VzPjx2b2x1bWU+OTQ8L3ZvbHVtZT48bnVtYmVyPjIy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</w:fldData>
        </w:fldChar>
      </w:r>
      <w:r w:rsidR="005654BD">
        <w:rPr>
          <w:highlight w:val="yellow"/>
        </w:rPr>
        <w:instrText xml:space="preserve"> ADDIN EN.CITE.DATA </w:instrText>
      </w:r>
      <w:r w:rsidR="005654BD">
        <w:rPr>
          <w:highlight w:val="yellow"/>
        </w:rPr>
      </w:r>
      <w:r w:rsidR="005654BD">
        <w:rPr>
          <w:highlight w:val="yellow"/>
        </w:rPr>
        <w:fldChar w:fldCharType="end"/>
      </w:r>
      <w:r w:rsidR="00F67470">
        <w:rPr>
          <w:highlight w:val="yellow"/>
        </w:rPr>
      </w:r>
      <w:r w:rsidR="00F67470">
        <w:rPr>
          <w:highlight w:val="yellow"/>
        </w:rPr>
        <w:fldChar w:fldCharType="separate"/>
      </w:r>
      <w:hyperlink w:anchor="_ENREF_39" w:tooltip="Pottinger, 2012 #427" w:history="1">
        <w:r w:rsidR="001C1BC4" w:rsidRPr="005654BD">
          <w:rPr>
            <w:noProof/>
            <w:highlight w:val="yellow"/>
            <w:vertAlign w:val="superscript"/>
          </w:rPr>
          <w:t>39</w:t>
        </w:r>
      </w:hyperlink>
      <w:r w:rsidR="005654BD" w:rsidRPr="005654BD">
        <w:rPr>
          <w:noProof/>
          <w:highlight w:val="yellow"/>
          <w:vertAlign w:val="superscript"/>
        </w:rPr>
        <w:t xml:space="preserve">; </w:t>
      </w:r>
      <w:hyperlink w:anchor="_ENREF_41" w:tooltip="Sabesan, 2011 #425" w:history="1">
        <w:r w:rsidR="001C1BC4" w:rsidRPr="005654BD">
          <w:rPr>
            <w:noProof/>
            <w:highlight w:val="yellow"/>
            <w:vertAlign w:val="superscript"/>
          </w:rPr>
          <w:t>41</w:t>
        </w:r>
      </w:hyperlink>
      <w:r w:rsidR="005654BD" w:rsidRPr="005654BD">
        <w:rPr>
          <w:noProof/>
          <w:highlight w:val="yellow"/>
          <w:vertAlign w:val="superscript"/>
        </w:rPr>
        <w:t xml:space="preserve">; </w:t>
      </w:r>
      <w:hyperlink w:anchor="_ENREF_46" w:tooltip="Topolski, 2006 #435" w:history="1">
        <w:r w:rsidR="001C1BC4" w:rsidRPr="005654BD">
          <w:rPr>
            <w:noProof/>
            <w:highlight w:val="yellow"/>
            <w:vertAlign w:val="superscript"/>
          </w:rPr>
          <w:t>46</w:t>
        </w:r>
      </w:hyperlink>
      <w:r w:rsidR="00F67470">
        <w:rPr>
          <w:highlight w:val="yellow"/>
        </w:rPr>
        <w:fldChar w:fldCharType="end"/>
      </w:r>
      <w:r w:rsidRPr="001F7965">
        <w:rPr>
          <w:highlight w:val="yellow"/>
        </w:rPr>
        <w:t>. Treatment</w:t>
      </w:r>
      <w:r w:rsidR="00843D4C" w:rsidRPr="001F7965">
        <w:rPr>
          <w:highlight w:val="yellow"/>
        </w:rPr>
        <w:t xml:space="preserve"> more commonly in</w:t>
      </w:r>
      <w:r w:rsidR="003014B8" w:rsidRPr="001F7965">
        <w:rPr>
          <w:highlight w:val="yellow"/>
        </w:rPr>
        <w:t>volves Penicillin G and ceftriax</w:t>
      </w:r>
      <w:r w:rsidR="00843D4C" w:rsidRPr="001F7965">
        <w:rPr>
          <w:highlight w:val="yellow"/>
        </w:rPr>
        <w:t>one as first line antibiotics for severe infections with vancomycin and daptomycin as secondary alternatives in cases of β-lactam allergy or antimicrobial resistance</w:t>
      </w:r>
      <w:r w:rsidR="00C15001" w:rsidRPr="001F7965">
        <w:rPr>
          <w:highlight w:val="yellow"/>
        </w:rPr>
        <w:t xml:space="preserve"> </w:t>
      </w:r>
      <w:r w:rsidR="00843D4C" w:rsidRPr="001F7965">
        <w:rPr>
          <w:highlight w:val="yellow"/>
        </w:rPr>
        <w:fldChar w:fldCharType="begin">
          <w:fldData xml:space="preserve">PEVuZE5vdGU+PENpdGU+PEF1dGhvcj5Pc21vbjwvQXV0aG9yPjxZZWFyPjIwMTM8L1llYXI+PFJl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==
</w:fldData>
        </w:fldChar>
      </w:r>
      <w:r w:rsidR="005654BD">
        <w:rPr>
          <w:highlight w:val="yellow"/>
        </w:rPr>
        <w:instrText xml:space="preserve"> ADDIN EN.CITE </w:instrText>
      </w:r>
      <w:r w:rsidR="005654BD">
        <w:rPr>
          <w:highlight w:val="yellow"/>
        </w:rPr>
        <w:fldChar w:fldCharType="begin">
          <w:fldData xml:space="preserve">PEVuZE5vdGU+PENpdGU+PEF1dGhvcj5Pc21vbjwvQXV0aG9yPjxZZWFyPjIwMTM8L1llYXI+PFJl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==
</w:fldData>
        </w:fldChar>
      </w:r>
      <w:r w:rsidR="005654BD">
        <w:rPr>
          <w:highlight w:val="yellow"/>
        </w:rPr>
        <w:instrText xml:space="preserve"> ADDIN EN.CITE.DATA </w:instrText>
      </w:r>
      <w:r w:rsidR="005654BD">
        <w:rPr>
          <w:highlight w:val="yellow"/>
        </w:rPr>
      </w:r>
      <w:r w:rsidR="005654BD">
        <w:rPr>
          <w:highlight w:val="yellow"/>
        </w:rPr>
        <w:fldChar w:fldCharType="end"/>
      </w:r>
      <w:r w:rsidR="00843D4C" w:rsidRPr="001F7965">
        <w:rPr>
          <w:highlight w:val="yellow"/>
        </w:rPr>
      </w:r>
      <w:r w:rsidR="00843D4C" w:rsidRPr="001F7965">
        <w:rPr>
          <w:highlight w:val="yellow"/>
        </w:rPr>
        <w:fldChar w:fldCharType="separate"/>
      </w:r>
      <w:hyperlink w:anchor="_ENREF_2" w:tooltip="Aubin, 2014 #359" w:history="1">
        <w:r w:rsidR="001C1BC4" w:rsidRPr="005654BD">
          <w:rPr>
            <w:noProof/>
            <w:highlight w:val="yellow"/>
            <w:vertAlign w:val="superscript"/>
          </w:rPr>
          <w:t>2</w:t>
        </w:r>
      </w:hyperlink>
      <w:r w:rsidR="005654BD" w:rsidRPr="005654BD">
        <w:rPr>
          <w:noProof/>
          <w:highlight w:val="yellow"/>
          <w:vertAlign w:val="superscript"/>
        </w:rPr>
        <w:t xml:space="preserve">; </w:t>
      </w:r>
      <w:hyperlink w:anchor="_ENREF_33" w:tooltip="Osmon, 2013 #367" w:history="1">
        <w:r w:rsidR="001C1BC4" w:rsidRPr="005654BD">
          <w:rPr>
            <w:noProof/>
            <w:highlight w:val="yellow"/>
            <w:vertAlign w:val="superscript"/>
          </w:rPr>
          <w:t>33</w:t>
        </w:r>
      </w:hyperlink>
      <w:r w:rsidR="00843D4C" w:rsidRPr="001F7965">
        <w:rPr>
          <w:highlight w:val="yellow"/>
        </w:rPr>
        <w:fldChar w:fldCharType="end"/>
      </w:r>
      <w:r w:rsidR="00843D4C" w:rsidRPr="001F7965">
        <w:rPr>
          <w:highlight w:val="yellow"/>
        </w:rPr>
        <w:t xml:space="preserve">. </w:t>
      </w:r>
      <w:r w:rsidR="00386B82" w:rsidRPr="001F7965">
        <w:rPr>
          <w:highlight w:val="yellow"/>
        </w:rPr>
        <w:t xml:space="preserve">Aminoglycosides generally have weak activity against </w:t>
      </w:r>
      <w:r w:rsidR="00386B82" w:rsidRPr="001F7965">
        <w:rPr>
          <w:i/>
          <w:highlight w:val="yellow"/>
        </w:rPr>
        <w:t>P. acnes</w:t>
      </w:r>
      <w:r w:rsidR="00386B82" w:rsidRPr="001F7965">
        <w:rPr>
          <w:highlight w:val="yellow"/>
        </w:rPr>
        <w:t xml:space="preserve">, and this was again demonstrated in this study with an elevated tobramycin MIC and MBC and reduced efficacy relative to vancomycin in subsequent assays. </w:t>
      </w:r>
      <w:r w:rsidRPr="001F7965">
        <w:rPr>
          <w:highlight w:val="yellow"/>
        </w:rPr>
        <w:t xml:space="preserve">The combination </w:t>
      </w:r>
      <w:r w:rsidR="00133A94" w:rsidRPr="001F7965">
        <w:rPr>
          <w:highlight w:val="yellow"/>
        </w:rPr>
        <w:t>of vancomycin and tobramycin</w:t>
      </w:r>
      <w:r w:rsidRPr="001F7965">
        <w:rPr>
          <w:highlight w:val="yellow"/>
        </w:rPr>
        <w:t xml:space="preserve"> is often applied in the treatment of hip and knee PIs</w:t>
      </w:r>
      <w:r w:rsidR="00103185" w:rsidRPr="001F7965">
        <w:rPr>
          <w:highlight w:val="yellow"/>
        </w:rPr>
        <w:t xml:space="preserve"> </w:t>
      </w:r>
      <w:r w:rsidR="00103185" w:rsidRPr="001F7965">
        <w:rPr>
          <w:highlight w:val="yellow"/>
        </w:rPr>
        <w:fldChar w:fldCharType="begin"/>
      </w:r>
      <w:r w:rsidR="005654BD">
        <w:rPr>
          <w:highlight w:val="yellow"/>
        </w:rPr>
        <w:instrText xml:space="preserve"> ADDIN EN.CITE &lt;EndNote&gt;&lt;Cite&gt;&lt;Author&gt;Kallala&lt;/Author&gt;&lt;Year&gt;2013&lt;/Year&gt;&lt;RecNum&gt;443&lt;/RecNum&gt;&lt;DisplayText&gt;&lt;style face="superscript"&gt;19; 30&lt;/style&gt;&lt;/DisplayText&gt;&lt;record&gt;&lt;rec-number&gt;443&lt;/rec-number&gt;&lt;foreign-keys&gt;&lt;key app="EN" db-id="rvztzzsso5rzvneap54vezekaze0xftx59wt" timestamp="1471610226"&gt;443&lt;/key&gt;&lt;/foreign-keys&gt;&lt;ref-type name="Journal Article"&gt;17&lt;/ref-type&gt;&lt;contributors&gt;&lt;authors&gt;&lt;author&gt;Kallala, Rami&lt;/author&gt;&lt;author&gt;Nizam, Ikram&lt;/author&gt;&lt;author&gt;Haddad, Fares&lt;/author&gt;&lt;/authors&gt;&lt;/contributors&gt;&lt;titles&gt;&lt;title&gt;Outcomes Following Use of Antibiotic-Eluting, Absorbable, Calcium Sulphate Beads in Revision Hip and Knee Surgery for Periprosthetic Infection&lt;/title&gt;&lt;secondary-title&gt;Bone &amp;amp;amp; Joint Journal Orthopaedic Proceedings Supplement&lt;/secondary-title&gt;&lt;/titles&gt;&lt;periodical&gt;&lt;full-title&gt;Bone &amp;amp;amp; Joint Journal Orthopaedic Proceedings Supplement&lt;/full-title&gt;&lt;/periodical&gt;&lt;pages&gt;364-364&lt;/pages&gt;&lt;volume&gt;95-B&lt;/volume&gt;&lt;number&gt;SUPP 34&lt;/number&gt;&lt;dates&gt;&lt;year&gt;2013&lt;/year&gt;&lt;/dates&gt;&lt;urls&gt;&lt;/urls&gt;&lt;/record&gt;&lt;/Cite&gt;&lt;Cite&gt;&lt;Author&gt;McPherson&lt;/Author&gt;&lt;Year&gt;2013&lt;/Year&gt;&lt;RecNum&gt;444&lt;/RecNum&gt;&lt;record&gt;&lt;rec-number&gt;444&lt;/rec-number&gt;&lt;foreign-keys&gt;&lt;key app="EN" db-id="rvztzzsso5rzvneap54vezekaze0xftx59wt" timestamp="1471610993"&gt;444&lt;/key&gt;&lt;/foreign-keys&gt;&lt;ref-type name="Journal Article"&gt;17&lt;/ref-type&gt;&lt;contributors&gt;&lt;authors&gt;&lt;author&gt;McPherson, E. J. &lt;/author&gt;&lt;author&gt;Dipane, M.V.&lt;/author&gt;&lt;author&gt;Sherif, S.M.&lt;/author&gt;&lt;/authors&gt;&lt;/contributors&gt;&lt;titles&gt;&lt;title&gt;Dissolvable Antibiotic Beads in Treatment of Periprosthetic Joint Infection and Revision Arthroplasty. The Use of Synthetic Pure Calcium Sulfate (Stimulan®)Impregnated with Vancomycin &amp;amp; Tobramycin&lt;/title&gt;&lt;secondary-title&gt;Reconstructive Review&lt;/secondary-title&gt;&lt;/titles&gt;&lt;periodical&gt;&lt;full-title&gt;Reconstructive Review&lt;/full-title&gt;&lt;/periodical&gt;&lt;pages&gt;32-43&lt;/pages&gt;&lt;volume&gt;3&lt;/volume&gt;&lt;number&gt;1&lt;/number&gt;&lt;dates&gt;&lt;year&gt;2013&lt;/year&gt;&lt;/dates&gt;&lt;urls&gt;&lt;/urls&gt;&lt;/record&gt;&lt;/Cite&gt;&lt;/EndNote&gt;</w:instrText>
      </w:r>
      <w:r w:rsidR="00103185" w:rsidRPr="001F7965">
        <w:rPr>
          <w:highlight w:val="yellow"/>
        </w:rPr>
        <w:fldChar w:fldCharType="separate"/>
      </w:r>
      <w:hyperlink w:anchor="_ENREF_19" w:tooltip="Kallala, 2013 #443" w:history="1">
        <w:r w:rsidR="001C1BC4" w:rsidRPr="005654BD">
          <w:rPr>
            <w:noProof/>
            <w:highlight w:val="yellow"/>
            <w:vertAlign w:val="superscript"/>
          </w:rPr>
          <w:t>19</w:t>
        </w:r>
      </w:hyperlink>
      <w:r w:rsidR="005654BD" w:rsidRPr="005654BD">
        <w:rPr>
          <w:noProof/>
          <w:highlight w:val="yellow"/>
          <w:vertAlign w:val="superscript"/>
        </w:rPr>
        <w:t xml:space="preserve">; </w:t>
      </w:r>
      <w:hyperlink w:anchor="_ENREF_30" w:tooltip="McPherson, 2013 #444" w:history="1">
        <w:r w:rsidR="001C1BC4" w:rsidRPr="005654BD">
          <w:rPr>
            <w:noProof/>
            <w:highlight w:val="yellow"/>
            <w:vertAlign w:val="superscript"/>
          </w:rPr>
          <w:t>30</w:t>
        </w:r>
      </w:hyperlink>
      <w:r w:rsidR="00103185" w:rsidRPr="001F7965">
        <w:rPr>
          <w:highlight w:val="yellow"/>
        </w:rPr>
        <w:fldChar w:fldCharType="end"/>
      </w:r>
      <w:r w:rsidRPr="001F7965">
        <w:rPr>
          <w:highlight w:val="yellow"/>
        </w:rPr>
        <w:t xml:space="preserve">. </w:t>
      </w:r>
      <w:r w:rsidR="00AB070D" w:rsidRPr="001F7965">
        <w:rPr>
          <w:highlight w:val="yellow"/>
        </w:rPr>
        <w:t>Their suitability for incorporation into carrier substrates for localised release is well documented as, along with gentamicin, they meet many of the requirements for inclusion (solubility, chemical and thermal stability, broad-spectrum antibacterial activity, good elution properties)</w:t>
      </w:r>
      <w:r w:rsidR="00F95C88">
        <w:rPr>
          <w:highlight w:val="yellow"/>
        </w:rPr>
        <w:t>,</w:t>
      </w:r>
      <w:r w:rsidR="00AB070D" w:rsidRPr="001F7965">
        <w:rPr>
          <w:highlight w:val="yellow"/>
        </w:rPr>
        <w:t xml:space="preserve"> </w:t>
      </w:r>
      <w:r w:rsidR="00F95C88">
        <w:rPr>
          <w:highlight w:val="yellow"/>
        </w:rPr>
        <w:t xml:space="preserve">which other antibiotics may not, </w:t>
      </w:r>
      <w:r w:rsidR="006A006F" w:rsidRPr="001F7965">
        <w:rPr>
          <w:highlight w:val="yellow"/>
        </w:rPr>
        <w:t>and their kinetics of release are</w:t>
      </w:r>
      <w:r w:rsidR="00AB070D" w:rsidRPr="001F7965">
        <w:rPr>
          <w:highlight w:val="yellow"/>
        </w:rPr>
        <w:t xml:space="preserve"> well defined </w:t>
      </w:r>
      <w:r w:rsidR="00AB070D" w:rsidRPr="001F7965">
        <w:rPr>
          <w:highlight w:val="yellow"/>
        </w:rPr>
        <w:fldChar w:fldCharType="begin">
          <w:fldData xml:space="preserve">PEVuZE5vdGU+PENpdGU+PEF1dGhvcj5DYW5jaWVubmU8L0F1dGhvcj48WWVhcj4yMDE1PC9ZZWFy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zMzktNDY8L3BhZ2VzPjx2b2x1bWU+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</w:fldData>
        </w:fldChar>
      </w:r>
      <w:r w:rsidR="002875F4">
        <w:rPr>
          <w:highlight w:val="yellow"/>
        </w:rPr>
        <w:instrText xml:space="preserve"> ADDIN EN.CITE </w:instrText>
      </w:r>
      <w:r w:rsidR="002875F4">
        <w:rPr>
          <w:highlight w:val="yellow"/>
        </w:rPr>
        <w:fldChar w:fldCharType="begin">
          <w:fldData xml:space="preserve">PEVuZE5vdGU+PENpdGU+PEF1dGhvcj5DYW5jaWVubmU8L0F1dGhvcj48WWVhcj4yMDE1PC9ZZWFy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zMzktNDY8L3BhZ2VzPjx2b2x1bWU+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</w:fldData>
        </w:fldChar>
      </w:r>
      <w:r w:rsidR="002875F4">
        <w:rPr>
          <w:highlight w:val="yellow"/>
        </w:rPr>
        <w:instrText xml:space="preserve"> ADDIN EN.CITE.DATA </w:instrText>
      </w:r>
      <w:r w:rsidR="002875F4">
        <w:rPr>
          <w:highlight w:val="yellow"/>
        </w:rPr>
      </w:r>
      <w:r w:rsidR="002875F4">
        <w:rPr>
          <w:highlight w:val="yellow"/>
        </w:rPr>
        <w:fldChar w:fldCharType="end"/>
      </w:r>
      <w:r w:rsidR="00AB070D" w:rsidRPr="001F7965">
        <w:rPr>
          <w:highlight w:val="yellow"/>
        </w:rPr>
      </w:r>
      <w:r w:rsidR="00AB070D" w:rsidRPr="001F7965">
        <w:rPr>
          <w:highlight w:val="yellow"/>
        </w:rPr>
        <w:fldChar w:fldCharType="separate"/>
      </w:r>
      <w:hyperlink w:anchor="_ENREF_3" w:tooltip="Bistolfi, 2011 #411" w:history="1">
        <w:r w:rsidR="001C1BC4" w:rsidRPr="002875F4">
          <w:rPr>
            <w:noProof/>
            <w:highlight w:val="yellow"/>
            <w:vertAlign w:val="superscript"/>
          </w:rPr>
          <w:t>3</w:t>
        </w:r>
      </w:hyperlink>
      <w:r w:rsidR="002875F4" w:rsidRPr="002875F4">
        <w:rPr>
          <w:noProof/>
          <w:highlight w:val="yellow"/>
          <w:vertAlign w:val="superscript"/>
        </w:rPr>
        <w:t xml:space="preserve">; </w:t>
      </w:r>
      <w:hyperlink w:anchor="_ENREF_6" w:tooltip="Cancienne, 2015 #440" w:history="1">
        <w:r w:rsidR="001C1BC4" w:rsidRPr="002875F4">
          <w:rPr>
            <w:noProof/>
            <w:highlight w:val="yellow"/>
            <w:vertAlign w:val="superscript"/>
          </w:rPr>
          <w:t>6</w:t>
        </w:r>
      </w:hyperlink>
      <w:r w:rsidR="002875F4" w:rsidRPr="002875F4">
        <w:rPr>
          <w:noProof/>
          <w:highlight w:val="yellow"/>
          <w:vertAlign w:val="superscript"/>
        </w:rPr>
        <w:t xml:space="preserve">; </w:t>
      </w:r>
      <w:hyperlink w:anchor="_ENREF_21" w:tooltip="Klekamp, 1999 #323" w:history="1">
        <w:r w:rsidR="001C1BC4" w:rsidRPr="002875F4">
          <w:rPr>
            <w:noProof/>
            <w:highlight w:val="yellow"/>
            <w:vertAlign w:val="superscript"/>
          </w:rPr>
          <w:t>21</w:t>
        </w:r>
      </w:hyperlink>
      <w:r w:rsidR="00AB070D" w:rsidRPr="001F7965">
        <w:rPr>
          <w:highlight w:val="yellow"/>
        </w:rPr>
        <w:fldChar w:fldCharType="end"/>
      </w:r>
      <w:r w:rsidR="00AB070D" w:rsidRPr="001F7965">
        <w:rPr>
          <w:highlight w:val="yellow"/>
        </w:rPr>
        <w:t xml:space="preserve">. </w:t>
      </w:r>
      <w:r w:rsidRPr="001F7965">
        <w:rPr>
          <w:highlight w:val="yellow"/>
        </w:rPr>
        <w:t xml:space="preserve">While infection rates vary </w:t>
      </w:r>
      <w:r w:rsidR="006A006F" w:rsidRPr="001F7965">
        <w:rPr>
          <w:highlight w:val="yellow"/>
        </w:rPr>
        <w:t>from the hip and knee to</w:t>
      </w:r>
      <w:r w:rsidRPr="001F7965">
        <w:rPr>
          <w:highlight w:val="yellow"/>
        </w:rPr>
        <w:t xml:space="preserve"> the shoulder, </w:t>
      </w:r>
      <w:r w:rsidR="00192321">
        <w:rPr>
          <w:highlight w:val="yellow"/>
        </w:rPr>
        <w:t>specific to the shoulder and</w:t>
      </w:r>
      <w:r w:rsidR="00F95C88">
        <w:rPr>
          <w:highlight w:val="yellow"/>
        </w:rPr>
        <w:t xml:space="preserve"> after </w:t>
      </w:r>
      <w:r w:rsidR="00F95C88" w:rsidRPr="00F95C88">
        <w:rPr>
          <w:i/>
          <w:highlight w:val="yellow"/>
        </w:rPr>
        <w:t>P. acnes</w:t>
      </w:r>
      <w:r w:rsidR="00F95C88">
        <w:rPr>
          <w:highlight w:val="yellow"/>
        </w:rPr>
        <w:t xml:space="preserve">, </w:t>
      </w:r>
      <w:r w:rsidRPr="001F7965">
        <w:rPr>
          <w:highlight w:val="yellow"/>
        </w:rPr>
        <w:t xml:space="preserve">coagulase negative staphylococci </w:t>
      </w:r>
      <w:r w:rsidR="00F95C88">
        <w:rPr>
          <w:highlight w:val="yellow"/>
        </w:rPr>
        <w:t xml:space="preserve">and </w:t>
      </w:r>
      <w:r w:rsidR="00F95C88" w:rsidRPr="00F95C88">
        <w:rPr>
          <w:i/>
          <w:highlight w:val="yellow"/>
        </w:rPr>
        <w:t xml:space="preserve">S. </w:t>
      </w:r>
      <w:r w:rsidR="00192321">
        <w:rPr>
          <w:i/>
          <w:highlight w:val="yellow"/>
        </w:rPr>
        <w:t>epidermidis</w:t>
      </w:r>
      <w:r w:rsidR="00192321">
        <w:rPr>
          <w:highlight w:val="yellow"/>
        </w:rPr>
        <w:t xml:space="preserve"> are secondary causative pathogens, with gram negative bacilli and polymicrobial infections, albeit rela</w:t>
      </w:r>
      <w:r w:rsidR="006670E8">
        <w:rPr>
          <w:highlight w:val="yellow"/>
        </w:rPr>
        <w:t xml:space="preserve">tively uncommon, still reported, </w:t>
      </w:r>
      <w:r w:rsidR="00192321">
        <w:rPr>
          <w:highlight w:val="yellow"/>
        </w:rPr>
        <w:t xml:space="preserve">with the latter consistently described </w:t>
      </w:r>
      <w:r w:rsidR="00192321" w:rsidRPr="001F7965">
        <w:rPr>
          <w:highlight w:val="yellow"/>
        </w:rPr>
        <w:t xml:space="preserve">as </w:t>
      </w:r>
      <w:r w:rsidR="00192321">
        <w:rPr>
          <w:highlight w:val="yellow"/>
        </w:rPr>
        <w:t xml:space="preserve">a </w:t>
      </w:r>
      <w:r w:rsidR="00192321" w:rsidRPr="001F7965">
        <w:rPr>
          <w:highlight w:val="yellow"/>
        </w:rPr>
        <w:t xml:space="preserve">worst-case scenarios broadly across prosthetic infection groups </w:t>
      </w:r>
      <w:r w:rsidR="00192321" w:rsidRPr="001F7965">
        <w:rPr>
          <w:highlight w:val="yellow"/>
        </w:rPr>
        <w:fldChar w:fldCharType="begin">
          <w:fldData xml:space="preserve">PEVuZE5vdGU+PENpdGU+PEF1dGhvcj5XaW1tZXI8L0F1dGhvcj48WWVhcj4yMDE1PC9ZZWFyPjxS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yMDc1LTgzPC9wYWdlcz48dm9sdW1lPjk0PC92b2x1bWU+PG51bWJl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UzOC00MzwvcGFnZXM+PHZvbHVtZT40Njk8L3ZvbHVtZT48bnVtYmVyPjk8L251bWJlcj48ZWRp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</w:fldData>
        </w:fldChar>
      </w:r>
      <w:r w:rsidR="005654BD">
        <w:rPr>
          <w:highlight w:val="yellow"/>
        </w:rPr>
        <w:instrText xml:space="preserve"> ADDIN EN.CITE </w:instrText>
      </w:r>
      <w:r w:rsidR="005654BD">
        <w:rPr>
          <w:highlight w:val="yellow"/>
        </w:rPr>
        <w:fldChar w:fldCharType="begin">
          <w:fldData xml:space="preserve">PEVuZE5vdGU+PENpdGU+PEF1dGhvcj5XaW1tZXI8L0F1dGhvcj48WWVhcj4yMDE1PC9ZZWFyPjxS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yMDc1LTgzPC9wYWdlcz48dm9sdW1lPjk0PC92b2x1bWU+PG51bWJl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UzOC00MzwvcGFnZXM+PHZvbHVtZT40Njk8L3ZvbHVtZT48bnVtYmVyPjk8L251bWJlcj48ZWRp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</w:fldData>
        </w:fldChar>
      </w:r>
      <w:r w:rsidR="005654BD">
        <w:rPr>
          <w:highlight w:val="yellow"/>
        </w:rPr>
        <w:instrText xml:space="preserve"> ADDIN EN.CITE.DATA </w:instrText>
      </w:r>
      <w:r w:rsidR="005654BD">
        <w:rPr>
          <w:highlight w:val="yellow"/>
        </w:rPr>
      </w:r>
      <w:r w:rsidR="005654BD">
        <w:rPr>
          <w:highlight w:val="yellow"/>
        </w:rPr>
        <w:fldChar w:fldCharType="end"/>
      </w:r>
      <w:r w:rsidR="00192321" w:rsidRPr="001F7965">
        <w:rPr>
          <w:highlight w:val="yellow"/>
        </w:rPr>
      </w:r>
      <w:r w:rsidR="00192321" w:rsidRPr="001F7965">
        <w:rPr>
          <w:highlight w:val="yellow"/>
        </w:rPr>
        <w:fldChar w:fldCharType="separate"/>
      </w:r>
      <w:hyperlink w:anchor="_ENREF_39" w:tooltip="Pottinger, 2012 #427" w:history="1">
        <w:r w:rsidR="001C1BC4" w:rsidRPr="005654BD">
          <w:rPr>
            <w:noProof/>
            <w:highlight w:val="yellow"/>
            <w:vertAlign w:val="superscript"/>
          </w:rPr>
          <w:t>39</w:t>
        </w:r>
      </w:hyperlink>
      <w:r w:rsidR="005654BD" w:rsidRPr="005654BD">
        <w:rPr>
          <w:noProof/>
          <w:highlight w:val="yellow"/>
          <w:vertAlign w:val="superscript"/>
        </w:rPr>
        <w:t xml:space="preserve">; </w:t>
      </w:r>
      <w:hyperlink w:anchor="_ENREF_41" w:tooltip="Sabesan, 2011 #425" w:history="1">
        <w:r w:rsidR="001C1BC4" w:rsidRPr="005654BD">
          <w:rPr>
            <w:noProof/>
            <w:highlight w:val="yellow"/>
            <w:vertAlign w:val="superscript"/>
          </w:rPr>
          <w:t>41</w:t>
        </w:r>
      </w:hyperlink>
      <w:r w:rsidR="005654BD" w:rsidRPr="005654BD">
        <w:rPr>
          <w:noProof/>
          <w:highlight w:val="yellow"/>
          <w:vertAlign w:val="superscript"/>
        </w:rPr>
        <w:t xml:space="preserve">; </w:t>
      </w:r>
      <w:hyperlink w:anchor="_ENREF_44" w:tooltip="Tande, 2014 #439" w:history="1">
        <w:r w:rsidR="001C1BC4" w:rsidRPr="005654BD">
          <w:rPr>
            <w:noProof/>
            <w:highlight w:val="yellow"/>
            <w:vertAlign w:val="superscript"/>
          </w:rPr>
          <w:t>44</w:t>
        </w:r>
      </w:hyperlink>
      <w:r w:rsidR="005654BD" w:rsidRPr="005654BD">
        <w:rPr>
          <w:noProof/>
          <w:highlight w:val="yellow"/>
          <w:vertAlign w:val="superscript"/>
        </w:rPr>
        <w:t xml:space="preserve">; </w:t>
      </w:r>
      <w:hyperlink w:anchor="_ENREF_46" w:tooltip="Topolski, 2006 #435" w:history="1">
        <w:r w:rsidR="001C1BC4" w:rsidRPr="005654BD">
          <w:rPr>
            <w:noProof/>
            <w:highlight w:val="yellow"/>
            <w:vertAlign w:val="superscript"/>
          </w:rPr>
          <w:t>46</w:t>
        </w:r>
      </w:hyperlink>
      <w:r w:rsidR="005654BD" w:rsidRPr="005654BD">
        <w:rPr>
          <w:noProof/>
          <w:highlight w:val="yellow"/>
          <w:vertAlign w:val="superscript"/>
        </w:rPr>
        <w:t xml:space="preserve">; </w:t>
      </w:r>
      <w:hyperlink w:anchor="_ENREF_50" w:tooltip="Wimmer, 2015 #369" w:history="1">
        <w:r w:rsidR="001C1BC4" w:rsidRPr="005654BD">
          <w:rPr>
            <w:noProof/>
            <w:highlight w:val="yellow"/>
            <w:vertAlign w:val="superscript"/>
          </w:rPr>
          <w:t>50</w:t>
        </w:r>
      </w:hyperlink>
      <w:r w:rsidR="005654BD" w:rsidRPr="005654BD">
        <w:rPr>
          <w:noProof/>
          <w:highlight w:val="yellow"/>
          <w:vertAlign w:val="superscript"/>
        </w:rPr>
        <w:t xml:space="preserve">; </w:t>
      </w:r>
      <w:hyperlink w:anchor="_ENREF_51" w:tooltip="Xu, 2012 #375" w:history="1">
        <w:r w:rsidR="001C1BC4" w:rsidRPr="005654BD">
          <w:rPr>
            <w:noProof/>
            <w:highlight w:val="yellow"/>
            <w:vertAlign w:val="superscript"/>
          </w:rPr>
          <w:t>51</w:t>
        </w:r>
      </w:hyperlink>
      <w:r w:rsidR="00192321" w:rsidRPr="001F7965">
        <w:rPr>
          <w:highlight w:val="yellow"/>
        </w:rPr>
        <w:fldChar w:fldCharType="end"/>
      </w:r>
      <w:r w:rsidR="00192321">
        <w:rPr>
          <w:highlight w:val="yellow"/>
        </w:rPr>
        <w:t xml:space="preserve">. </w:t>
      </w:r>
      <w:r w:rsidRPr="001F7965">
        <w:rPr>
          <w:highlight w:val="yellow"/>
        </w:rPr>
        <w:t xml:space="preserve">With an often indolent clinical course </w:t>
      </w:r>
      <w:r w:rsidR="000F12F4">
        <w:rPr>
          <w:highlight w:val="yellow"/>
        </w:rPr>
        <w:t xml:space="preserve">associated with </w:t>
      </w:r>
      <w:r w:rsidR="000F12F4" w:rsidRPr="000F12F4">
        <w:rPr>
          <w:i/>
          <w:highlight w:val="yellow"/>
        </w:rPr>
        <w:t>P. acnes</w:t>
      </w:r>
      <w:r w:rsidR="000F12F4">
        <w:rPr>
          <w:highlight w:val="yellow"/>
        </w:rPr>
        <w:t xml:space="preserve">, </w:t>
      </w:r>
      <w:r w:rsidRPr="001F7965">
        <w:rPr>
          <w:highlight w:val="yellow"/>
        </w:rPr>
        <w:t xml:space="preserve">with fewer clinical manifestations </w:t>
      </w:r>
      <w:r w:rsidR="00C61E36" w:rsidRPr="001F7965">
        <w:rPr>
          <w:highlight w:val="yellow"/>
        </w:rPr>
        <w:t>than observ</w:t>
      </w:r>
      <w:r w:rsidR="00C61E36">
        <w:rPr>
          <w:highlight w:val="yellow"/>
        </w:rPr>
        <w:t xml:space="preserve">ed with other bacterial species </w:t>
      </w:r>
      <w:r w:rsidR="006670E8">
        <w:rPr>
          <w:highlight w:val="yellow"/>
        </w:rPr>
        <w:t xml:space="preserve">and a prolonged incubation time </w:t>
      </w:r>
      <w:r w:rsidR="00C61E36">
        <w:rPr>
          <w:highlight w:val="yellow"/>
        </w:rPr>
        <w:t xml:space="preserve">of more than a week in some cases </w:t>
      </w:r>
      <w:r w:rsidR="006670E8">
        <w:rPr>
          <w:highlight w:val="yellow"/>
        </w:rPr>
        <w:t>for confirmation by culture</w:t>
      </w:r>
      <w:r w:rsidR="00C61E36">
        <w:rPr>
          <w:highlight w:val="yellow"/>
        </w:rPr>
        <w:t>,</w:t>
      </w:r>
      <w:r w:rsidR="006670E8">
        <w:rPr>
          <w:highlight w:val="yellow"/>
        </w:rPr>
        <w:t xml:space="preserve"> </w:t>
      </w:r>
      <w:r w:rsidR="00E74ED7">
        <w:rPr>
          <w:highlight w:val="yellow"/>
        </w:rPr>
        <w:t>infection can be difficult to determine and therefore effectively treat</w:t>
      </w:r>
      <w:hyperlink w:anchor="_ENREF_39" w:tooltip="Pottinger, 2012 #427" w:history="1">
        <w:r w:rsidR="001C1BC4">
          <w:rPr>
            <w:highlight w:val="yellow"/>
          </w:rPr>
          <w:fldChar w:fldCharType="begin">
            <w:fldData xml:space="preserve">PEVuZE5vdGU+PENpdGU+PEF1dGhvcj5Qb3R0aW5nZXI8L0F1dGhvcj48WWVhcj4yMDEyPC9ZZWFy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MDc1LTgzPC9wYWdlcz48dm9sdW1lPjk0PC92b2x1bWU+PG51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</w:fldData>
          </w:fldChar>
        </w:r>
        <w:r w:rsidR="001C1BC4">
          <w:rPr>
            <w:highlight w:val="yellow"/>
          </w:rPr>
          <w:instrText xml:space="preserve"> ADDIN EN.CITE </w:instrText>
        </w:r>
        <w:r w:rsidR="001C1BC4">
          <w:rPr>
            <w:highlight w:val="yellow"/>
          </w:rPr>
          <w:fldChar w:fldCharType="begin">
            <w:fldData xml:space="preserve">PEVuZE5vdGU+PENpdGU+PEF1dGhvcj5Qb3R0aW5nZXI8L0F1dGhvcj48WWVhcj4yMDEyPC9ZZWFy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MDc1LTgzPC9wYWdlcz48dm9sdW1lPjk0PC92b2x1bWU+PG51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</w:fldData>
          </w:fldChar>
        </w:r>
        <w:r w:rsidR="001C1BC4">
          <w:rPr>
            <w:highlight w:val="yellow"/>
          </w:rPr>
          <w:instrText xml:space="preserve"> ADDIN EN.CITE.DATA </w:instrText>
        </w:r>
        <w:r w:rsidR="001C1BC4">
          <w:rPr>
            <w:highlight w:val="yellow"/>
          </w:rPr>
        </w:r>
        <w:r w:rsidR="001C1BC4">
          <w:rPr>
            <w:highlight w:val="yellow"/>
          </w:rPr>
          <w:fldChar w:fldCharType="end"/>
        </w:r>
        <w:r w:rsidR="001C1BC4">
          <w:rPr>
            <w:highlight w:val="yellow"/>
          </w:rPr>
        </w:r>
        <w:r w:rsidR="001C1BC4">
          <w:rPr>
            <w:highlight w:val="yellow"/>
          </w:rPr>
          <w:fldChar w:fldCharType="separate"/>
        </w:r>
        <w:r w:rsidR="001C1BC4" w:rsidRPr="005654BD">
          <w:rPr>
            <w:noProof/>
            <w:highlight w:val="yellow"/>
            <w:vertAlign w:val="superscript"/>
          </w:rPr>
          <w:t>39</w:t>
        </w:r>
        <w:r w:rsidR="001C1BC4">
          <w:rPr>
            <w:highlight w:val="yellow"/>
          </w:rPr>
          <w:fldChar w:fldCharType="end"/>
        </w:r>
      </w:hyperlink>
      <w:r w:rsidR="00E74ED7">
        <w:rPr>
          <w:highlight w:val="yellow"/>
        </w:rPr>
        <w:t xml:space="preserve">. Topolski </w:t>
      </w:r>
      <w:r w:rsidR="00E74ED7" w:rsidRPr="006670E8">
        <w:rPr>
          <w:i/>
          <w:highlight w:val="yellow"/>
        </w:rPr>
        <w:t>et al</w:t>
      </w:r>
      <w:r w:rsidR="00E74ED7">
        <w:rPr>
          <w:highlight w:val="yellow"/>
        </w:rPr>
        <w:t>. 2006 reported 75 patients who underwent revision shoulder arthroplasty without any signs of overt infection but whose intra-operative cultures returned positive</w:t>
      </w:r>
      <w:r w:rsidR="006670E8">
        <w:rPr>
          <w:highlight w:val="yellow"/>
        </w:rPr>
        <w:t xml:space="preserve">, with </w:t>
      </w:r>
      <w:r w:rsidR="006670E8" w:rsidRPr="006670E8">
        <w:rPr>
          <w:i/>
          <w:highlight w:val="yellow"/>
        </w:rPr>
        <w:t>P. acnes</w:t>
      </w:r>
      <w:r w:rsidR="006670E8">
        <w:rPr>
          <w:highlight w:val="yellow"/>
        </w:rPr>
        <w:t xml:space="preserve"> followed by </w:t>
      </w:r>
      <w:r w:rsidR="006670E8" w:rsidRPr="006670E8">
        <w:rPr>
          <w:i/>
          <w:highlight w:val="yellow"/>
        </w:rPr>
        <w:t>S. epidermidis</w:t>
      </w:r>
      <w:r w:rsidR="006670E8">
        <w:rPr>
          <w:highlight w:val="yellow"/>
        </w:rPr>
        <w:t xml:space="preserve"> the cause</w:t>
      </w:r>
      <w:r w:rsidR="0042675C">
        <w:rPr>
          <w:highlight w:val="yellow"/>
        </w:rPr>
        <w:t xml:space="preserve"> </w:t>
      </w:r>
      <w:hyperlink w:anchor="_ENREF_46" w:tooltip="Topolski, 2006 #435" w:history="1">
        <w:r w:rsidR="001C1BC4">
          <w:rPr>
            <w:highlight w:val="yellow"/>
          </w:rPr>
          <w:fldChar w:fldCharType="begin">
            <w:fldData xml:space="preserve">PEVuZE5vdGU+PENpdGU+PEF1dGhvcj5Ub3BvbHNraTwvQXV0aG9yPjxZZWFyPjIwMDY8L1llYXI+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</w:fldData>
          </w:fldChar>
        </w:r>
        <w:r w:rsidR="001C1BC4">
          <w:rPr>
            <w:highlight w:val="yellow"/>
          </w:rPr>
          <w:instrText xml:space="preserve"> ADDIN EN.CITE </w:instrText>
        </w:r>
        <w:r w:rsidR="001C1BC4">
          <w:rPr>
            <w:highlight w:val="yellow"/>
          </w:rPr>
          <w:fldChar w:fldCharType="begin">
            <w:fldData xml:space="preserve">PEVuZE5vdGU+PENpdGU+PEF1dGhvcj5Ub3BvbHNraTwvQXV0aG9yPjxZZWFyPjIwMDY8L1llYXI+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</w:fldData>
          </w:fldChar>
        </w:r>
        <w:r w:rsidR="001C1BC4">
          <w:rPr>
            <w:highlight w:val="yellow"/>
          </w:rPr>
          <w:instrText xml:space="preserve"> ADDIN EN.CITE.DATA </w:instrText>
        </w:r>
        <w:r w:rsidR="001C1BC4">
          <w:rPr>
            <w:highlight w:val="yellow"/>
          </w:rPr>
        </w:r>
        <w:r w:rsidR="001C1BC4">
          <w:rPr>
            <w:highlight w:val="yellow"/>
          </w:rPr>
          <w:fldChar w:fldCharType="end"/>
        </w:r>
        <w:r w:rsidR="001C1BC4">
          <w:rPr>
            <w:highlight w:val="yellow"/>
          </w:rPr>
        </w:r>
        <w:r w:rsidR="001C1BC4">
          <w:rPr>
            <w:highlight w:val="yellow"/>
          </w:rPr>
          <w:fldChar w:fldCharType="separate"/>
        </w:r>
        <w:r w:rsidR="001C1BC4" w:rsidRPr="005654BD">
          <w:rPr>
            <w:noProof/>
            <w:highlight w:val="yellow"/>
            <w:vertAlign w:val="superscript"/>
          </w:rPr>
          <w:t>46</w:t>
        </w:r>
        <w:r w:rsidR="001C1BC4">
          <w:rPr>
            <w:highlight w:val="yellow"/>
          </w:rPr>
          <w:fldChar w:fldCharType="end"/>
        </w:r>
      </w:hyperlink>
      <w:r w:rsidR="006670E8">
        <w:rPr>
          <w:highlight w:val="yellow"/>
        </w:rPr>
        <w:t xml:space="preserve">. </w:t>
      </w:r>
      <w:r w:rsidR="00DC23EC">
        <w:rPr>
          <w:highlight w:val="yellow"/>
        </w:rPr>
        <w:t xml:space="preserve">Another </w:t>
      </w:r>
      <w:r w:rsidR="00DC23EC" w:rsidRPr="00DC23EC">
        <w:rPr>
          <w:highlight w:val="yellow"/>
        </w:rPr>
        <w:t xml:space="preserve">study by Pottinger </w:t>
      </w:r>
      <w:r w:rsidR="00DC23EC" w:rsidRPr="00DC23EC">
        <w:rPr>
          <w:i/>
          <w:highlight w:val="yellow"/>
        </w:rPr>
        <w:t>et al.</w:t>
      </w:r>
      <w:r w:rsidR="00DC23EC" w:rsidRPr="00DC23EC">
        <w:rPr>
          <w:highlight w:val="yellow"/>
        </w:rPr>
        <w:t xml:space="preserve"> 2012 demonstrated that 55 % of </w:t>
      </w:r>
      <w:r w:rsidR="00DC23EC" w:rsidRPr="00DC23EC">
        <w:rPr>
          <w:i/>
          <w:highlight w:val="yellow"/>
        </w:rPr>
        <w:t>P. acnes</w:t>
      </w:r>
      <w:r w:rsidR="00DC23EC" w:rsidRPr="00DC23EC">
        <w:rPr>
          <w:highlight w:val="yellow"/>
        </w:rPr>
        <w:t xml:space="preserve"> cultures required more than one week to grow</w:t>
      </w:r>
      <w:r w:rsidR="00DC23EC">
        <w:rPr>
          <w:highlight w:val="yellow"/>
        </w:rPr>
        <w:t xml:space="preserve"> </w:t>
      </w:r>
      <w:hyperlink w:anchor="_ENREF_39" w:tooltip="Pottinger, 2012 #427" w:history="1">
        <w:r w:rsidR="001C1BC4">
          <w:rPr>
            <w:highlight w:val="yellow"/>
          </w:rPr>
          <w:fldChar w:fldCharType="begin">
            <w:fldData xml:space="preserve">PEVuZE5vdGU+PENpdGU+PEF1dGhvcj5Qb3R0aW5nZXI8L0F1dGhvcj48WWVhcj4yMDEyPC9ZZWFy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MDc1LTgzPC9wYWdlcz48dm9sdW1lPjk0PC92b2x1bWU+PG51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</w:fldData>
          </w:fldChar>
        </w:r>
        <w:r w:rsidR="001C1BC4">
          <w:rPr>
            <w:highlight w:val="yellow"/>
          </w:rPr>
          <w:instrText xml:space="preserve"> ADDIN EN.CITE </w:instrText>
        </w:r>
        <w:r w:rsidR="001C1BC4">
          <w:rPr>
            <w:highlight w:val="yellow"/>
          </w:rPr>
          <w:fldChar w:fldCharType="begin">
            <w:fldData xml:space="preserve">PEVuZE5vdGU+PENpdGU+PEF1dGhvcj5Qb3R0aW5nZXI8L0F1dGhvcj48WWVhcj4yMDEyPC9ZZWFy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MDc1LTgzPC9wYWdlcz48dm9sdW1lPjk0PC92b2x1bWU+PG51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</w:fldData>
          </w:fldChar>
        </w:r>
        <w:r w:rsidR="001C1BC4">
          <w:rPr>
            <w:highlight w:val="yellow"/>
          </w:rPr>
          <w:instrText xml:space="preserve"> ADDIN EN.CITE.DATA </w:instrText>
        </w:r>
        <w:r w:rsidR="001C1BC4">
          <w:rPr>
            <w:highlight w:val="yellow"/>
          </w:rPr>
        </w:r>
        <w:r w:rsidR="001C1BC4">
          <w:rPr>
            <w:highlight w:val="yellow"/>
          </w:rPr>
          <w:fldChar w:fldCharType="end"/>
        </w:r>
        <w:r w:rsidR="001C1BC4">
          <w:rPr>
            <w:highlight w:val="yellow"/>
          </w:rPr>
        </w:r>
        <w:r w:rsidR="001C1BC4">
          <w:rPr>
            <w:highlight w:val="yellow"/>
          </w:rPr>
          <w:fldChar w:fldCharType="separate"/>
        </w:r>
        <w:r w:rsidR="001C1BC4" w:rsidRPr="005654BD">
          <w:rPr>
            <w:noProof/>
            <w:highlight w:val="yellow"/>
            <w:vertAlign w:val="superscript"/>
          </w:rPr>
          <w:t>39</w:t>
        </w:r>
        <w:r w:rsidR="001C1BC4">
          <w:rPr>
            <w:highlight w:val="yellow"/>
          </w:rPr>
          <w:fldChar w:fldCharType="end"/>
        </w:r>
      </w:hyperlink>
      <w:r w:rsidR="00DC23EC" w:rsidRPr="00DC23EC">
        <w:rPr>
          <w:highlight w:val="yellow"/>
        </w:rPr>
        <w:t xml:space="preserve">. </w:t>
      </w:r>
      <w:r w:rsidR="006670E8">
        <w:rPr>
          <w:highlight w:val="yellow"/>
        </w:rPr>
        <w:t xml:space="preserve">Consequently, </w:t>
      </w:r>
      <w:r w:rsidR="00133A94" w:rsidRPr="001F7965">
        <w:rPr>
          <w:highlight w:val="yellow"/>
        </w:rPr>
        <w:t xml:space="preserve">the confirmation of the efficacy of a </w:t>
      </w:r>
      <w:r w:rsidR="00BD428A">
        <w:rPr>
          <w:highlight w:val="yellow"/>
        </w:rPr>
        <w:t xml:space="preserve">localised, </w:t>
      </w:r>
      <w:r w:rsidR="00133A94" w:rsidRPr="001F7965">
        <w:rPr>
          <w:highlight w:val="yellow"/>
        </w:rPr>
        <w:t>broad spectrum antibi</w:t>
      </w:r>
      <w:r w:rsidR="00BD428A">
        <w:rPr>
          <w:highlight w:val="yellow"/>
        </w:rPr>
        <w:t>otic prophylactic</w:t>
      </w:r>
      <w:r w:rsidR="00AB070D" w:rsidRPr="001F7965">
        <w:rPr>
          <w:highlight w:val="yellow"/>
        </w:rPr>
        <w:t xml:space="preserve">, previously shown to be effective against </w:t>
      </w:r>
      <w:r w:rsidR="00AB070D" w:rsidRPr="001F7965">
        <w:rPr>
          <w:i/>
          <w:highlight w:val="yellow"/>
        </w:rPr>
        <w:t>S. aureus</w:t>
      </w:r>
      <w:r w:rsidR="00AB070D" w:rsidRPr="001F7965">
        <w:rPr>
          <w:highlight w:val="yellow"/>
        </w:rPr>
        <w:t xml:space="preserve"> and </w:t>
      </w:r>
      <w:r w:rsidR="00AB070D" w:rsidRPr="001F7965">
        <w:rPr>
          <w:i/>
          <w:highlight w:val="yellow"/>
        </w:rPr>
        <w:t>S. epidermidi</w:t>
      </w:r>
      <w:r w:rsidR="006A006F" w:rsidRPr="001F7965">
        <w:rPr>
          <w:i/>
          <w:highlight w:val="yellow"/>
        </w:rPr>
        <w:t xml:space="preserve">s </w:t>
      </w:r>
      <w:hyperlink w:anchor="_ENREF_16" w:tooltip="Howlin, 2015 #348" w:history="1">
        <w:r w:rsidR="001C1BC4" w:rsidRPr="001F7965">
          <w:rPr>
            <w:highlight w:val="yellow"/>
          </w:rPr>
          <w:fldChar w:fldCharType="begin"/>
        </w:r>
        <w:r w:rsidR="001C1BC4">
          <w:rPr>
            <w:highlight w:val="yellow"/>
          </w:rPr>
          <w:instrText xml:space="preserve"> ADDIN EN.CITE &lt;EndNote&gt;&lt;Cite&gt;&lt;Author&gt;Howlin&lt;/Author&gt;&lt;Year&gt;2015&lt;/Year&gt;&lt;RecNum&gt;348&lt;/RecNum&gt;&lt;DisplayText&gt;&lt;style face="superscript"&gt;16&lt;/style&gt;&lt;/DisplayText&gt;&lt;record&gt;&lt;rec-number&gt;348&lt;/rec-number&gt;&lt;foreign-keys&gt;&lt;key app="EN" db-id="rvztzzsso5rzvneap54vezekaze0xftx59wt" timestamp="1442916684"&gt;348&lt;/key&gt;&lt;/foreign-keys&gt;&lt;ref-type name="Journal Article"&gt;17&lt;/ref-type&gt;&lt;contributors&gt;&lt;authors&gt;&lt;author&gt;Howlin, R. P.&lt;/author&gt;&lt;author&gt;Brayford, M. J.&lt;/author&gt;&lt;author&gt;Webb, J. S.&lt;/author&gt;&lt;author&gt;Cooper, J. J.&lt;/author&gt;&lt;author&gt;Aiken, S. S.&lt;/author&gt;&lt;author&gt;Stoodley, P.&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 Agents Chemother&lt;/full-title&gt;&lt;abbr-1&gt;Antimicrobial agents and chemotherapy&lt;/abbr-1&gt;&lt;/periodical&gt;&lt;pages&gt;111-120&lt;/pages&gt;&lt;volume&gt;59&lt;/volume&gt;&lt;number&gt;1&lt;/number&gt;&lt;dates&gt;&lt;year&gt;2015&lt;/year&gt;&lt;pub-dates&gt;&lt;date&gt;January 1, 2015&lt;/date&gt;&lt;/pub-dates&gt;&lt;/dates&gt;&lt;urls&gt;&lt;related-urls&gt;&lt;url&gt;http://aac.asm.org/content/59/1/111.abstract&lt;/url&gt;&lt;/related-urls&gt;&lt;/urls&gt;&lt;electronic-resource-num&gt;10.1128/aac.03676-14&lt;/electronic-resource-num&gt;&lt;/record&gt;&lt;/Cite&gt;&lt;/EndNote&gt;</w:instrText>
        </w:r>
        <w:r w:rsidR="001C1BC4" w:rsidRPr="001F7965">
          <w:rPr>
            <w:highlight w:val="yellow"/>
          </w:rPr>
          <w:fldChar w:fldCharType="separate"/>
        </w:r>
        <w:r w:rsidR="001C1BC4" w:rsidRPr="002875F4">
          <w:rPr>
            <w:noProof/>
            <w:highlight w:val="yellow"/>
            <w:vertAlign w:val="superscript"/>
          </w:rPr>
          <w:t>16</w:t>
        </w:r>
        <w:r w:rsidR="001C1BC4" w:rsidRPr="001F7965">
          <w:rPr>
            <w:highlight w:val="yellow"/>
          </w:rPr>
          <w:fldChar w:fldCharType="end"/>
        </w:r>
      </w:hyperlink>
      <w:r w:rsidR="00AB070D" w:rsidRPr="001F7965">
        <w:rPr>
          <w:highlight w:val="yellow"/>
        </w:rPr>
        <w:t>, with demonstrable efficacy against</w:t>
      </w:r>
      <w:r w:rsidR="00133A94" w:rsidRPr="001F7965">
        <w:rPr>
          <w:highlight w:val="yellow"/>
        </w:rPr>
        <w:t xml:space="preserve"> </w:t>
      </w:r>
      <w:r w:rsidR="00133A94" w:rsidRPr="001F7965">
        <w:rPr>
          <w:i/>
          <w:highlight w:val="yellow"/>
        </w:rPr>
        <w:t>P. acnes</w:t>
      </w:r>
      <w:r w:rsidR="00AB070D" w:rsidRPr="001F7965">
        <w:rPr>
          <w:i/>
          <w:highlight w:val="yellow"/>
        </w:rPr>
        <w:t>,</w:t>
      </w:r>
      <w:r w:rsidR="00AB070D" w:rsidRPr="001F7965">
        <w:rPr>
          <w:highlight w:val="yellow"/>
        </w:rPr>
        <w:t xml:space="preserve"> may be beneficial </w:t>
      </w:r>
      <w:r w:rsidR="00C61E36">
        <w:rPr>
          <w:highlight w:val="yellow"/>
        </w:rPr>
        <w:t xml:space="preserve">approach </w:t>
      </w:r>
      <w:r w:rsidR="00AB070D" w:rsidRPr="001F7965">
        <w:rPr>
          <w:highlight w:val="yellow"/>
        </w:rPr>
        <w:t>in the management of shoulder PIs.</w:t>
      </w:r>
      <w:r w:rsidR="00AB070D">
        <w:t xml:space="preserve"> </w:t>
      </w:r>
    </w:p>
    <w:p w:rsidR="00F95435" w:rsidRPr="002E4613" w:rsidRDefault="00F95435" w:rsidP="002E4613">
      <w:pPr>
        <w:spacing w:line="480" w:lineRule="auto"/>
      </w:pPr>
    </w:p>
    <w:p w:rsidR="00AD6053" w:rsidRPr="002E4613" w:rsidRDefault="00A940A0" w:rsidP="002E4613">
      <w:pPr>
        <w:widowControl w:val="0"/>
        <w:spacing w:line="480" w:lineRule="auto"/>
      </w:pPr>
      <w:r w:rsidRPr="002E4613">
        <w:rPr>
          <w:i/>
        </w:rPr>
        <w:t>P. acnes</w:t>
      </w:r>
      <w:r w:rsidRPr="002E4613">
        <w:t xml:space="preserve"> was s</w:t>
      </w:r>
      <w:r w:rsidR="005256AC" w:rsidRPr="002E4613">
        <w:t>usceptible</w:t>
      </w:r>
      <w:r w:rsidR="00943D0D" w:rsidRPr="002E4613">
        <w:t xml:space="preserve"> to vancomycin as shown by MIC and MBC evaluation. Importantly however, established biofilms were markedly more tolerant to both tobramycin and vancomycin than their planktonic counterparts, once again demonstrating the difficulty in clearing established biofilms. In prosthetic infections, this inherent phenotypic tolerance is compounded by</w:t>
      </w:r>
      <w:r w:rsidR="00972786" w:rsidRPr="002E4613">
        <w:t xml:space="preserve"> the lack of blood supply to a foreign body </w:t>
      </w:r>
      <w:r w:rsidR="00665926" w:rsidRPr="002E4613">
        <w:t xml:space="preserve">and the </w:t>
      </w:r>
      <w:r w:rsidR="00D02155" w:rsidRPr="002E4613">
        <w:t>build-up</w:t>
      </w:r>
      <w:r w:rsidR="00665926" w:rsidRPr="002E4613">
        <w:t xml:space="preserve"> of hypovascular scar tissue </w:t>
      </w:r>
      <w:r w:rsidR="00972786" w:rsidRPr="002E4613">
        <w:t>thus restricting immune cell and antibody penetration</w:t>
      </w:r>
      <w:r w:rsidR="00C15001" w:rsidRPr="002E4613">
        <w:t xml:space="preserve"> </w:t>
      </w:r>
      <w:hyperlink w:anchor="_ENREF_27" w:tooltip="McConoughey, 2014 #345" w:history="1">
        <w:r w:rsidR="001C1BC4" w:rsidRPr="002E4613">
          <w:fldChar w:fldCharType="begin"/>
        </w:r>
        <w:r w:rsidR="001C1BC4">
          <w:instrText xml:space="preserve"> ADDIN EN.CITE &lt;EndNote&gt;&lt;Cite&gt;&lt;Author&gt;McConoughey&lt;/Author&gt;&lt;Year&gt;2014&lt;/Year&gt;&lt;RecNum&gt;345&lt;/RecNum&gt;&lt;DisplayText&gt;&lt;style face="superscript"&gt;27&lt;/style&gt;&lt;/DisplayText&gt;&lt;record&gt;&lt;rec-number&gt;345&lt;/rec-number&gt;&lt;foreign-keys&gt;&lt;key app="EN" db-id="rvztzzsso5rzvneap54vezekaze0xftx59wt" timestamp="1413895249"&gt;345&lt;/key&gt;&lt;/foreign-keys&gt;&lt;ref-type name="Journal Article"&gt;17&lt;/ref-type&gt;&lt;contributors&gt;&lt;authors&gt;&lt;author&gt;McConoughey, S. J.&lt;/author&gt;&lt;author&gt;Howlin, R.&lt;/author&gt;&lt;author&gt;Granger, J. F.&lt;/author&gt;&lt;author&gt;Manring, M. M.&lt;/author&gt;&lt;author&gt;Calhoun, J. H.&lt;/author&gt;&lt;author&gt;Shirtliff, M.&lt;/author&gt;&lt;author&gt;Kathju, S.&lt;/author&gt;&lt;author&gt;Stoodley, P.&lt;/author&gt;&lt;/authors&gt;&lt;/contributors&gt;&lt;auth-address&gt;Department of Orthopedics, The Ohio State University, Columbus, OH, USA.&lt;/auth-address&gt;&lt;titles&gt;&lt;title&gt;Biofilms in periprosthetic orthopedic infections&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987-1007&lt;/pages&gt;&lt;volume&gt;9&lt;/volume&gt;&lt;edition&gt;2014/10/11&lt;/edition&gt;&lt;dates&gt;&lt;year&gt;2014&lt;/year&gt;&lt;pub-dates&gt;&lt;date&gt;Aug&lt;/date&gt;&lt;/pub-dates&gt;&lt;/dates&gt;&lt;isbn&gt;1746-0913&lt;/isbn&gt;&lt;accession-num&gt;25302955&lt;/accession-num&gt;&lt;urls&gt;&lt;/urls&gt;&lt;electronic-resource-num&gt;10.2217/fmb.14.64&lt;/electronic-resource-num&gt;&lt;remote-database-provider&gt;Nlm&lt;/remote-database-provider&gt;&lt;language&gt;eng&lt;/language&gt;&lt;/record&gt;&lt;/Cite&gt;&lt;/EndNote&gt;</w:instrText>
        </w:r>
        <w:r w:rsidR="001C1BC4" w:rsidRPr="002E4613">
          <w:fldChar w:fldCharType="separate"/>
        </w:r>
        <w:r w:rsidR="001C1BC4" w:rsidRPr="005654BD">
          <w:rPr>
            <w:noProof/>
            <w:vertAlign w:val="superscript"/>
          </w:rPr>
          <w:t>27</w:t>
        </w:r>
        <w:r w:rsidR="001C1BC4" w:rsidRPr="002E4613">
          <w:fldChar w:fldCharType="end"/>
        </w:r>
      </w:hyperlink>
      <w:r w:rsidR="00665926" w:rsidRPr="002E4613">
        <w:t xml:space="preserve">. As a result, early </w:t>
      </w:r>
      <w:r w:rsidR="00DF297C" w:rsidRPr="002E4613">
        <w:t xml:space="preserve">infection </w:t>
      </w:r>
      <w:r w:rsidR="00665926" w:rsidRPr="002E4613">
        <w:t>prevention</w:t>
      </w:r>
      <w:r w:rsidR="00DF297C" w:rsidRPr="002E4613">
        <w:t xml:space="preserve"> measures</w:t>
      </w:r>
      <w:r w:rsidR="00665926" w:rsidRPr="002E4613">
        <w:t xml:space="preserve"> </w:t>
      </w:r>
      <w:r w:rsidR="00DF297C" w:rsidRPr="002E4613">
        <w:t>are</w:t>
      </w:r>
      <w:r w:rsidR="00665926" w:rsidRPr="002E4613">
        <w:t xml:space="preserve"> important in arthroplasty management</w:t>
      </w:r>
      <w:r w:rsidR="00DF297C" w:rsidRPr="002E4613">
        <w:t xml:space="preserve"> and previous studies have shown the ability of </w:t>
      </w:r>
      <w:r w:rsidR="001D1706" w:rsidRPr="002E4613">
        <w:t>antimicrobial-</w:t>
      </w:r>
      <w:r w:rsidR="00DF297C" w:rsidRPr="002E4613">
        <w:t>modified surfaces to retard bacterial colonisation and biofilm formation</w:t>
      </w:r>
      <w:r w:rsidR="00C15001" w:rsidRPr="002E4613">
        <w:t xml:space="preserve"> </w:t>
      </w:r>
      <w:r w:rsidR="00DF297C" w:rsidRPr="002E4613">
        <w:fldChar w:fldCharType="begin">
          <w:fldData xml:space="preserve">PEVuZE5vdGU+PENpdGU+PEF1dGhvcj5LZXRvbmlzPC9BdXRob3I+PFllYXI+MjAxMTwvWWVhcj48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</w:fldData>
        </w:fldChar>
      </w:r>
      <w:r w:rsidR="002875F4">
        <w:instrText xml:space="preserve"> ADDIN EN.CITE </w:instrText>
      </w:r>
      <w:r w:rsidR="002875F4">
        <w:fldChar w:fldCharType="begin">
          <w:fldData xml:space="preserve">PEVuZE5vdGU+PENpdGU+PEF1dGhvcj5LZXRvbmlzPC9BdXRob3I+PFllYXI+MjAxMTwvWWVhcj48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</w:fldData>
        </w:fldChar>
      </w:r>
      <w:r w:rsidR="002875F4">
        <w:instrText xml:space="preserve"> ADDIN EN.CITE.DATA </w:instrText>
      </w:r>
      <w:r w:rsidR="002875F4">
        <w:fldChar w:fldCharType="end"/>
      </w:r>
      <w:r w:rsidR="00DF297C" w:rsidRPr="002E4613">
        <w:fldChar w:fldCharType="separate"/>
      </w:r>
      <w:hyperlink w:anchor="_ENREF_9" w:tooltip="Darouiche, 2007 #373" w:history="1">
        <w:r w:rsidR="001C1BC4" w:rsidRPr="002875F4">
          <w:rPr>
            <w:noProof/>
            <w:vertAlign w:val="superscript"/>
          </w:rPr>
          <w:t>9</w:t>
        </w:r>
      </w:hyperlink>
      <w:r w:rsidR="002875F4" w:rsidRPr="002875F4">
        <w:rPr>
          <w:noProof/>
          <w:vertAlign w:val="superscript"/>
        </w:rPr>
        <w:t xml:space="preserve">; </w:t>
      </w:r>
      <w:hyperlink w:anchor="_ENREF_20" w:tooltip="Ketonis, 2011 #372" w:history="1">
        <w:r w:rsidR="001C1BC4" w:rsidRPr="002875F4">
          <w:rPr>
            <w:noProof/>
            <w:vertAlign w:val="superscript"/>
          </w:rPr>
          <w:t>20</w:t>
        </w:r>
      </w:hyperlink>
      <w:r w:rsidR="00DF297C" w:rsidRPr="002E4613">
        <w:fldChar w:fldCharType="end"/>
      </w:r>
      <w:r w:rsidR="00665926" w:rsidRPr="002E4613">
        <w:t xml:space="preserve">. Antibiotic-loaded PG-CSH beads have </w:t>
      </w:r>
      <w:r w:rsidR="00DF297C" w:rsidRPr="002E4613">
        <w:t xml:space="preserve">also </w:t>
      </w:r>
      <w:r w:rsidR="00665926" w:rsidRPr="002E4613">
        <w:t xml:space="preserve">previously demonstrated antibacterial and antibiofilm efficacy </w:t>
      </w:r>
      <w:r w:rsidR="00665926" w:rsidRPr="002E4613">
        <w:rPr>
          <w:i/>
        </w:rPr>
        <w:t>in vitro</w:t>
      </w:r>
      <w:r w:rsidR="00356188" w:rsidRPr="002E4613">
        <w:t xml:space="preserve"> </w:t>
      </w:r>
      <w:r w:rsidR="00356188" w:rsidRPr="002E4613">
        <w:fldChar w:fldCharType="begin">
          <w:fldData xml:space="preserve">PEVuZE5vdGU+PENpdGU+PEF1dGhvcj5Ib3dsaW48L0F1dGhvcj48WWVhcj4yMDE1PC9ZZWFyPjxS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</w:fldData>
        </w:fldChar>
      </w:r>
      <w:r w:rsidR="005654BD">
        <w:instrText xml:space="preserve"> ADDIN EN.CITE </w:instrText>
      </w:r>
      <w:r w:rsidR="005654BD">
        <w:fldChar w:fldCharType="begin">
          <w:fldData xml:space="preserve">PEVuZE5vdGU+PENpdGU+PEF1dGhvcj5Ib3dsaW48L0F1dGhvcj48WWVhcj4yMDE1PC9ZZWFyPjxS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</w:fldData>
        </w:fldChar>
      </w:r>
      <w:r w:rsidR="005654BD">
        <w:instrText xml:space="preserve"> ADDIN EN.CITE.DATA </w:instrText>
      </w:r>
      <w:r w:rsidR="005654BD">
        <w:fldChar w:fldCharType="end"/>
      </w:r>
      <w:r w:rsidR="00356188" w:rsidRPr="002E4613">
        <w:fldChar w:fldCharType="separate"/>
      </w:r>
      <w:hyperlink w:anchor="_ENREF_16" w:tooltip="Howlin, 2015 #348" w:history="1">
        <w:r w:rsidR="001C1BC4" w:rsidRPr="005654BD">
          <w:rPr>
            <w:noProof/>
            <w:vertAlign w:val="superscript"/>
          </w:rPr>
          <w:t>16</w:t>
        </w:r>
      </w:hyperlink>
      <w:r w:rsidR="005654BD" w:rsidRPr="005654BD">
        <w:rPr>
          <w:noProof/>
          <w:vertAlign w:val="superscript"/>
        </w:rPr>
        <w:t xml:space="preserve">; </w:t>
      </w:r>
      <w:hyperlink w:anchor="_ENREF_28" w:tooltip="McConoughey, 2015 #391" w:history="1">
        <w:r w:rsidR="001C1BC4" w:rsidRPr="005654BD">
          <w:rPr>
            <w:noProof/>
            <w:vertAlign w:val="superscript"/>
          </w:rPr>
          <w:t>28</w:t>
        </w:r>
      </w:hyperlink>
      <w:r w:rsidR="00356188" w:rsidRPr="002E4613">
        <w:fldChar w:fldCharType="end"/>
      </w:r>
      <w:r w:rsidR="00665926" w:rsidRPr="002E4613">
        <w:t xml:space="preserve">. In this study, </w:t>
      </w:r>
      <w:r w:rsidR="005256AC" w:rsidRPr="002E4613">
        <w:t>agar diffusion</w:t>
      </w:r>
      <w:r w:rsidR="00665926" w:rsidRPr="002E4613">
        <w:t xml:space="preserve"> assays also demonstrated long term antibacterial efficacy which was maintained for 60 days until complete reabsorption. As a comparison with the current standard of care, PMMA beads demonstrated elution for up to 111 days. </w:t>
      </w:r>
      <w:r w:rsidR="00AD6053" w:rsidRPr="002E4613">
        <w:t xml:space="preserve">The increased sensitivity of planktonic </w:t>
      </w:r>
      <w:r w:rsidR="00AD6053" w:rsidRPr="002E4613">
        <w:rPr>
          <w:i/>
        </w:rPr>
        <w:t xml:space="preserve">P. acnes, </w:t>
      </w:r>
      <w:r w:rsidR="00AD6053" w:rsidRPr="002E4613">
        <w:t xml:space="preserve">with its relatively low vancomycin MIC in this study, is likely to account for the prolonged efficacy of PMMA, even at low eluting concentrations. </w:t>
      </w:r>
      <w:r w:rsidR="00665926" w:rsidRPr="002E4613">
        <w:t xml:space="preserve">Previous studies have demonstrated </w:t>
      </w:r>
      <w:r w:rsidR="00D755CD" w:rsidRPr="002E4613">
        <w:t>efficacy of antibiotics released from</w:t>
      </w:r>
      <w:r w:rsidR="00665926" w:rsidRPr="002E4613">
        <w:t xml:space="preserve"> PMMA to be reduced relative to PG-CSH beads, possibly owing to the inability of PMMA to completely elute</w:t>
      </w:r>
      <w:r w:rsidR="00D755CD" w:rsidRPr="002E4613">
        <w:t xml:space="preserve"> loaded antibiotics, with some studies suggesting only about 10 % of the antibiotic is ever released from the cement</w:t>
      </w:r>
      <w:r w:rsidR="00C15001" w:rsidRPr="002E4613">
        <w:t xml:space="preserve"> </w:t>
      </w:r>
      <w:r w:rsidR="00423C8F" w:rsidRPr="002E4613">
        <w:fldChar w:fldCharType="begin">
          <w:fldData xml:space="preserve">PEVuZE5vdGU+PENpdGU+PEF1dGhvcj5XZWJiPC9BdXRob3I+PFllYXI+MjAwNzwvWWVhcj48UmVj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</w:fldData>
        </w:fldChar>
      </w:r>
      <w:r w:rsidR="005654BD">
        <w:instrText xml:space="preserve"> ADDIN EN.CITE </w:instrText>
      </w:r>
      <w:r w:rsidR="005654BD">
        <w:fldChar w:fldCharType="begin">
          <w:fldData xml:space="preserve">PEVuZE5vdGU+PENpdGU+PEF1dGhvcj5XZWJiPC9BdXRob3I+PFllYXI+MjAwNzwvWWVhcj48UmVj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</w:fldData>
        </w:fldChar>
      </w:r>
      <w:r w:rsidR="005654BD">
        <w:instrText xml:space="preserve"> ADDIN EN.CITE.DATA </w:instrText>
      </w:r>
      <w:r w:rsidR="005654BD">
        <w:fldChar w:fldCharType="end"/>
      </w:r>
      <w:r w:rsidR="00423C8F" w:rsidRPr="002E4613">
        <w:fldChar w:fldCharType="separate"/>
      </w:r>
      <w:hyperlink w:anchor="_ENREF_16" w:tooltip="Howlin, 2015 #348" w:history="1">
        <w:r w:rsidR="001C1BC4" w:rsidRPr="005654BD">
          <w:rPr>
            <w:noProof/>
            <w:vertAlign w:val="superscript"/>
          </w:rPr>
          <w:t>16</w:t>
        </w:r>
      </w:hyperlink>
      <w:r w:rsidR="005654BD" w:rsidRPr="005654BD">
        <w:rPr>
          <w:noProof/>
          <w:vertAlign w:val="superscript"/>
        </w:rPr>
        <w:t xml:space="preserve">; </w:t>
      </w:r>
      <w:hyperlink w:anchor="_ENREF_28" w:tooltip="McConoughey, 2015 #391" w:history="1">
        <w:r w:rsidR="001C1BC4" w:rsidRPr="005654BD">
          <w:rPr>
            <w:noProof/>
            <w:vertAlign w:val="superscript"/>
          </w:rPr>
          <w:t>28</w:t>
        </w:r>
      </w:hyperlink>
      <w:r w:rsidR="005654BD" w:rsidRPr="005654BD">
        <w:rPr>
          <w:noProof/>
          <w:vertAlign w:val="superscript"/>
        </w:rPr>
        <w:t xml:space="preserve">; </w:t>
      </w:r>
      <w:hyperlink w:anchor="_ENREF_49" w:tooltip="Webb, 2007 #342" w:history="1">
        <w:r w:rsidR="001C1BC4" w:rsidRPr="005654BD">
          <w:rPr>
            <w:noProof/>
            <w:vertAlign w:val="superscript"/>
          </w:rPr>
          <w:t>49</w:t>
        </w:r>
      </w:hyperlink>
      <w:r w:rsidR="00423C8F" w:rsidRPr="002E4613">
        <w:fldChar w:fldCharType="end"/>
      </w:r>
      <w:r w:rsidR="00D755CD" w:rsidRPr="002E4613">
        <w:t>. To this</w:t>
      </w:r>
      <w:r w:rsidR="008C5856" w:rsidRPr="002E4613">
        <w:t xml:space="preserve"> end, dissolvable substrates may be</w:t>
      </w:r>
      <w:r w:rsidR="00D755CD" w:rsidRPr="002E4613">
        <w:t xml:space="preserve"> more </w:t>
      </w:r>
      <w:r w:rsidR="008C5856" w:rsidRPr="002E4613">
        <w:t>desirable</w:t>
      </w:r>
      <w:r w:rsidR="00D755CD" w:rsidRPr="002E4613">
        <w:t xml:space="preserve"> as complete elution can be accomplished</w:t>
      </w:r>
      <w:r w:rsidR="008C5856" w:rsidRPr="002E4613">
        <w:t xml:space="preserve"> and no foreign body remains for subsequent colonization</w:t>
      </w:r>
      <w:r w:rsidR="00D755CD" w:rsidRPr="002E4613">
        <w:t xml:space="preserve">. </w:t>
      </w:r>
      <w:r w:rsidR="00AD6053" w:rsidRPr="002E4613">
        <w:t xml:space="preserve">Importantly however, PG-CSH would not </w:t>
      </w:r>
      <w:r w:rsidR="005D779E" w:rsidRPr="002E4613">
        <w:t>be able to substitute for</w:t>
      </w:r>
      <w:r w:rsidR="00AD6053" w:rsidRPr="002E4613">
        <w:t xml:space="preserve"> PMMA in procedures where mechanical strength and integrity is </w:t>
      </w:r>
      <w:r w:rsidR="005D779E" w:rsidRPr="002E4613">
        <w:t>the primary requirement</w:t>
      </w:r>
      <w:r w:rsidR="00AD6053" w:rsidRPr="002E4613">
        <w:t xml:space="preserve">.eg. </w:t>
      </w:r>
      <w:r w:rsidR="00AD6053" w:rsidRPr="002E4613">
        <w:rPr>
          <w:rFonts w:eastAsia="Times New Roman"/>
        </w:rPr>
        <w:t xml:space="preserve">prosthesis </w:t>
      </w:r>
      <w:r w:rsidR="005D779E" w:rsidRPr="002E4613">
        <w:rPr>
          <w:rFonts w:eastAsia="Times New Roman"/>
        </w:rPr>
        <w:t xml:space="preserve">fixation </w:t>
      </w:r>
      <w:r w:rsidR="00AD6053" w:rsidRPr="002E4613">
        <w:rPr>
          <w:rFonts w:eastAsia="Times New Roman"/>
        </w:rPr>
        <w:t xml:space="preserve">to bone in primary arthroplasties or as a spacer in staged revisions. </w:t>
      </w:r>
      <w:r w:rsidR="006A059E" w:rsidRPr="00AE4D67">
        <w:rPr>
          <w:rFonts w:eastAsia="Times New Roman"/>
          <w:highlight w:val="yellow"/>
        </w:rPr>
        <w:t xml:space="preserve">Additionally, </w:t>
      </w:r>
      <w:r w:rsidR="006A059E" w:rsidRPr="00AE4D67">
        <w:rPr>
          <w:highlight w:val="yellow"/>
          <w:lang w:eastAsia="en-US"/>
        </w:rPr>
        <w:t xml:space="preserve">due to the absorbable nature of calcium sulphate, although with osteoconductive properties, the primary stability of the implant should rely on the integration of the press fit prosthesis into host bone directly, and not through an interface via </w:t>
      </w:r>
      <w:r w:rsidR="006A059E" w:rsidRPr="00AE4D67">
        <w:rPr>
          <w:rFonts w:eastAsia="Times New Roman"/>
          <w:highlight w:val="yellow"/>
        </w:rPr>
        <w:t>PG-CSH beads</w:t>
      </w:r>
      <w:r w:rsidR="006A059E" w:rsidRPr="00AE4D67">
        <w:rPr>
          <w:highlight w:val="yellow"/>
          <w:lang w:eastAsia="en-US"/>
        </w:rPr>
        <w:t>.  It must be ensured that the beads do not interfere with the press fit due to the potential for loosening.</w:t>
      </w:r>
      <w:r w:rsidR="006A059E">
        <w:rPr>
          <w:rFonts w:ascii="Consolas" w:hAnsi="Consolas" w:cs="Consolas"/>
          <w:sz w:val="18"/>
          <w:szCs w:val="18"/>
          <w:lang w:eastAsia="en-US"/>
        </w:rPr>
        <w:t xml:space="preserve"> </w:t>
      </w:r>
      <w:r w:rsidR="00AE6980">
        <w:rPr>
          <w:rFonts w:eastAsia="Times New Roman"/>
          <w:highlight w:val="yellow"/>
        </w:rPr>
        <w:t>P</w:t>
      </w:r>
      <w:r w:rsidR="00AE4D67">
        <w:rPr>
          <w:rFonts w:eastAsia="Times New Roman"/>
          <w:highlight w:val="yellow"/>
        </w:rPr>
        <w:t>rimary application</w:t>
      </w:r>
      <w:r w:rsidR="00402263">
        <w:rPr>
          <w:rFonts w:eastAsia="Times New Roman"/>
          <w:highlight w:val="yellow"/>
        </w:rPr>
        <w:t xml:space="preserve"> would be </w:t>
      </w:r>
      <w:r w:rsidR="00AE4D67">
        <w:rPr>
          <w:rFonts w:eastAsia="Times New Roman"/>
          <w:highlight w:val="yellow"/>
        </w:rPr>
        <w:t>with a view to</w:t>
      </w:r>
      <w:r w:rsidR="00AE6980">
        <w:rPr>
          <w:rFonts w:eastAsia="Times New Roman"/>
          <w:highlight w:val="yellow"/>
        </w:rPr>
        <w:t xml:space="preserve"> device protection and</w:t>
      </w:r>
      <w:r w:rsidR="00504CF9">
        <w:rPr>
          <w:rFonts w:eastAsia="Times New Roman"/>
          <w:highlight w:val="yellow"/>
        </w:rPr>
        <w:t xml:space="preserve"> soft tissue/</w:t>
      </w:r>
      <w:r w:rsidR="00402263">
        <w:rPr>
          <w:rFonts w:eastAsia="Times New Roman"/>
          <w:highlight w:val="yellow"/>
        </w:rPr>
        <w:t xml:space="preserve">dead space management </w:t>
      </w:r>
      <w:r w:rsidR="006C19D6">
        <w:rPr>
          <w:rFonts w:eastAsia="Times New Roman"/>
          <w:highlight w:val="yellow"/>
        </w:rPr>
        <w:t xml:space="preserve">around the implants </w:t>
      </w:r>
      <w:r w:rsidR="00574BE6" w:rsidRPr="00574BE6">
        <w:rPr>
          <w:rFonts w:eastAsia="Times New Roman"/>
          <w:highlight w:val="yellow"/>
        </w:rPr>
        <w:t>during</w:t>
      </w:r>
      <w:r w:rsidR="001164FB" w:rsidRPr="00574BE6">
        <w:rPr>
          <w:rFonts w:eastAsia="Times New Roman"/>
          <w:highlight w:val="yellow"/>
        </w:rPr>
        <w:t xml:space="preserve"> </w:t>
      </w:r>
      <w:r w:rsidR="00574BE6" w:rsidRPr="00574BE6">
        <w:rPr>
          <w:rFonts w:eastAsia="Times New Roman"/>
          <w:highlight w:val="yellow"/>
        </w:rPr>
        <w:t>either one or two stage revision procedures</w:t>
      </w:r>
      <w:r w:rsidR="00F652EE">
        <w:rPr>
          <w:rFonts w:eastAsia="Times New Roman"/>
          <w:highlight w:val="yellow"/>
        </w:rPr>
        <w:t xml:space="preserve"> or as an early preventative measure in the initial surgery, particularly in high risk groups such as young males</w:t>
      </w:r>
      <w:r w:rsidR="00574BE6" w:rsidRPr="00574BE6">
        <w:rPr>
          <w:rFonts w:eastAsia="Times New Roman"/>
          <w:highlight w:val="yellow"/>
        </w:rPr>
        <w:t>.</w:t>
      </w:r>
      <w:r w:rsidR="006C19D6">
        <w:rPr>
          <w:rFonts w:eastAsia="Times New Roman"/>
        </w:rPr>
        <w:t xml:space="preserve"> </w:t>
      </w:r>
      <w:r w:rsidR="00B658FF" w:rsidRPr="00A90EFA">
        <w:rPr>
          <w:rFonts w:eastAsia="Times New Roman"/>
          <w:highlight w:val="yellow"/>
        </w:rPr>
        <w:t xml:space="preserve">With the difficulty in detecting shoulder infections clear, the use of </w:t>
      </w:r>
      <w:r w:rsidR="00C0508C" w:rsidRPr="00A90EFA">
        <w:rPr>
          <w:rFonts w:eastAsia="Times New Roman"/>
          <w:highlight w:val="yellow"/>
        </w:rPr>
        <w:t xml:space="preserve">localised </w:t>
      </w:r>
      <w:r w:rsidR="00B658FF" w:rsidRPr="00A90EFA">
        <w:rPr>
          <w:rFonts w:eastAsia="Times New Roman"/>
          <w:highlight w:val="yellow"/>
        </w:rPr>
        <w:t>antibiotic-eluting absorbable carriers</w:t>
      </w:r>
      <w:r w:rsidR="00DB1990" w:rsidRPr="00A90EFA">
        <w:rPr>
          <w:rFonts w:eastAsia="Times New Roman"/>
          <w:highlight w:val="yellow"/>
        </w:rPr>
        <w:t xml:space="preserve"> </w:t>
      </w:r>
      <w:r w:rsidR="00EE63F2" w:rsidRPr="00A90EFA">
        <w:rPr>
          <w:rFonts w:eastAsia="Times New Roman"/>
          <w:highlight w:val="yellow"/>
        </w:rPr>
        <w:t>may be a b</w:t>
      </w:r>
      <w:r w:rsidR="001D0348" w:rsidRPr="00A90EFA">
        <w:rPr>
          <w:rFonts w:eastAsia="Times New Roman"/>
          <w:highlight w:val="yellow"/>
        </w:rPr>
        <w:t xml:space="preserve">eneficial </w:t>
      </w:r>
      <w:r w:rsidR="00A90EFA" w:rsidRPr="00A90EFA">
        <w:rPr>
          <w:rFonts w:eastAsia="Times New Roman"/>
          <w:highlight w:val="yellow"/>
        </w:rPr>
        <w:t>anti-biofilm strategy</w:t>
      </w:r>
      <w:r w:rsidR="00F652EE">
        <w:rPr>
          <w:rFonts w:eastAsia="Times New Roman"/>
          <w:highlight w:val="yellow"/>
        </w:rPr>
        <w:t>, f</w:t>
      </w:r>
      <w:r w:rsidR="001D0348" w:rsidRPr="00A90EFA">
        <w:rPr>
          <w:rFonts w:eastAsia="Times New Roman"/>
          <w:highlight w:val="yellow"/>
        </w:rPr>
        <w:t>or example</w:t>
      </w:r>
      <w:r w:rsidR="00EE63F2" w:rsidRPr="00A90EFA">
        <w:rPr>
          <w:rFonts w:eastAsia="Times New Roman"/>
          <w:highlight w:val="yellow"/>
        </w:rPr>
        <w:t xml:space="preserve"> in </w:t>
      </w:r>
      <w:r w:rsidR="001D0348" w:rsidRPr="00A90EFA">
        <w:rPr>
          <w:rFonts w:eastAsia="Times New Roman"/>
          <w:highlight w:val="yellow"/>
        </w:rPr>
        <w:t>cases of an apparent aseptic shoulder where post-operative deep cultures return positive</w:t>
      </w:r>
      <w:r w:rsidR="00A90EFA" w:rsidRPr="00A90EFA">
        <w:rPr>
          <w:rFonts w:eastAsia="Times New Roman"/>
          <w:highlight w:val="yellow"/>
        </w:rPr>
        <w:t>, part</w:t>
      </w:r>
      <w:r w:rsidR="00F652EE">
        <w:rPr>
          <w:rFonts w:eastAsia="Times New Roman"/>
          <w:highlight w:val="yellow"/>
        </w:rPr>
        <w:t>icularly with long culture time intervals. Additionally, with continuing work investigating the potential for incorporation of a wider range of antibiotics, the beads could also be employed as a targeted prophylactic approach in known infections, with the capability of achieving high, localised antibiotic concentrations not possible with systemic delivery</w:t>
      </w:r>
      <w:r w:rsidR="00A90EFA" w:rsidRPr="00A90EFA">
        <w:rPr>
          <w:rFonts w:eastAsia="Times New Roman"/>
          <w:highlight w:val="yellow"/>
        </w:rPr>
        <w:t>.</w:t>
      </w:r>
      <w:r w:rsidR="00504CF9">
        <w:rPr>
          <w:rFonts w:eastAsia="Times New Roman"/>
        </w:rPr>
        <w:t xml:space="preserve"> </w:t>
      </w:r>
    </w:p>
    <w:p w:rsidR="004249FF" w:rsidRPr="002E4613" w:rsidRDefault="004249FF" w:rsidP="002E4613">
      <w:pPr>
        <w:spacing w:line="480" w:lineRule="auto"/>
      </w:pPr>
    </w:p>
    <w:p w:rsidR="001033BB" w:rsidRPr="002E4613" w:rsidRDefault="00DC6C21" w:rsidP="002E4613">
      <w:pPr>
        <w:spacing w:line="480" w:lineRule="auto"/>
      </w:pPr>
      <w:r w:rsidRPr="002E4613">
        <w:t xml:space="preserve">In assays to observe the effect of antibiotic-loaded PG-CSH beads on </w:t>
      </w:r>
      <w:r w:rsidRPr="002E4613">
        <w:rPr>
          <w:i/>
        </w:rPr>
        <w:t>P. acnes</w:t>
      </w:r>
      <w:r w:rsidRPr="002E4613">
        <w:t xml:space="preserve"> biofilm formation</w:t>
      </w:r>
      <w:r w:rsidR="00B829D5" w:rsidRPr="002E4613">
        <w:t>,</w:t>
      </w:r>
      <w:r w:rsidRPr="002E4613">
        <w:t xml:space="preserve"> the duration of bead efficacy was reduced relative to the </w:t>
      </w:r>
      <w:r w:rsidR="005256AC" w:rsidRPr="002E4613">
        <w:t>agar diffusion</w:t>
      </w:r>
      <w:r w:rsidRPr="002E4613">
        <w:t xml:space="preserve"> assays due to the aqueous solution the beads are immersed in for assay duration and the media exchanges performed every 72 h. Further studies are needed to realistically reproduce the fluid exchange that a postoperative joint undergoes. However, antibiotic-loaded PG-CSH beads were capable of achieving reduced surface colonisation and exhibited prolonged biofilm prevention throughout the 14 day assay. Vancomycin-loaded PG-CSH</w:t>
      </w:r>
      <w:r w:rsidR="00FA7099" w:rsidRPr="002E4613">
        <w:t xml:space="preserve"> </w:t>
      </w:r>
      <w:r w:rsidRPr="002E4613">
        <w:t>was able to achieve a complete kill for 1 week in the presence 2 bacterial challenges of 10</w:t>
      </w:r>
      <w:r w:rsidRPr="002E4613">
        <w:rPr>
          <w:vertAlign w:val="superscript"/>
        </w:rPr>
        <w:t>6</w:t>
      </w:r>
      <w:r w:rsidRPr="002E4613">
        <w:t xml:space="preserve"> CFU/ml</w:t>
      </w:r>
      <w:r w:rsidR="00B829D5" w:rsidRPr="002E4613">
        <w:t>. Interestingly, vancomycin &amp;</w:t>
      </w:r>
      <w:r w:rsidR="00FA7099" w:rsidRPr="002E4613">
        <w:t xml:space="preserve"> tobramycin in combination was able to extend the period for a complete kill to 14 days in the presence of a further 2 bacterial challenges, indicating possible synergy between</w:t>
      </w:r>
      <w:r w:rsidR="00464956" w:rsidRPr="002E4613">
        <w:t xml:space="preserve"> these antibiotics in this</w:t>
      </w:r>
      <w:r w:rsidR="00FA7099" w:rsidRPr="002E4613">
        <w:t xml:space="preserve"> experimental set up. </w:t>
      </w:r>
      <w:r w:rsidR="001033BB" w:rsidRPr="002E4613">
        <w:t>Previous studies with different microorganisms but a similar experimental set-up have also indicated synergy between vancomycin and tobramycin</w:t>
      </w:r>
      <w:r w:rsidR="00C15001" w:rsidRPr="002E4613">
        <w:t xml:space="preserve"> </w:t>
      </w:r>
      <w:hyperlink w:anchor="_ENREF_16" w:tooltip="Howlin, 2015 #348" w:history="1">
        <w:r w:rsidR="001C1BC4" w:rsidRPr="002E4613">
          <w:fldChar w:fldCharType="begin"/>
        </w:r>
        <w:r w:rsidR="001C1BC4">
          <w:instrText xml:space="preserve"> ADDIN EN.CITE &lt;EndNote&gt;&lt;Cite&gt;&lt;Author&gt;Howlin&lt;/Author&gt;&lt;Year&gt;2015&lt;/Year&gt;&lt;RecNum&gt;348&lt;/RecNum&gt;&lt;DisplayText&gt;&lt;style face="superscript"&gt;16&lt;/style&gt;&lt;/DisplayText&gt;&lt;record&gt;&lt;rec-number&gt;348&lt;/rec-number&gt;&lt;foreign-keys&gt;&lt;key app="EN" db-id="rvztzzsso5rzvneap54vezekaze0xftx59wt" timestamp="1442916684"&gt;348&lt;/key&gt;&lt;/foreign-keys&gt;&lt;ref-type name="Journal Article"&gt;17&lt;/ref-type&gt;&lt;contributors&gt;&lt;authors&gt;&lt;author&gt;Howlin, R. P.&lt;/author&gt;&lt;author&gt;Brayford, M. J.&lt;/author&gt;&lt;author&gt;Webb, J. S.&lt;/author&gt;&lt;author&gt;Cooper, J. J.&lt;/author&gt;&lt;author&gt;Aiken, S. S.&lt;/author&gt;&lt;author&gt;Stoodley, P.&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 Agents Chemother&lt;/full-title&gt;&lt;abbr-1&gt;Antimicrobial agents and chemotherapy&lt;/abbr-1&gt;&lt;/periodical&gt;&lt;pages&gt;111-120&lt;/pages&gt;&lt;volume&gt;59&lt;/volume&gt;&lt;number&gt;1&lt;/number&gt;&lt;dates&gt;&lt;year&gt;2015&lt;/year&gt;&lt;pub-dates&gt;&lt;date&gt;January 1, 2015&lt;/date&gt;&lt;/pub-dates&gt;&lt;/dates&gt;&lt;urls&gt;&lt;related-urls&gt;&lt;url&gt;http://aac.asm.org/content/59/1/111.abstract&lt;/url&gt;&lt;/related-urls&gt;&lt;/urls&gt;&lt;electronic-resource-num&gt;10.1128/aac.03676-14&lt;/electronic-resource-num&gt;&lt;/record&gt;&lt;/Cite&gt;&lt;/EndNote&gt;</w:instrText>
        </w:r>
        <w:r w:rsidR="001C1BC4" w:rsidRPr="002E4613">
          <w:fldChar w:fldCharType="separate"/>
        </w:r>
        <w:r w:rsidR="001C1BC4" w:rsidRPr="002875F4">
          <w:rPr>
            <w:noProof/>
            <w:vertAlign w:val="superscript"/>
          </w:rPr>
          <w:t>16</w:t>
        </w:r>
        <w:r w:rsidR="001C1BC4" w:rsidRPr="002E4613">
          <w:fldChar w:fldCharType="end"/>
        </w:r>
      </w:hyperlink>
      <w:r w:rsidR="008C4657">
        <w:t xml:space="preserve">. </w:t>
      </w:r>
      <w:r w:rsidR="008C4657" w:rsidRPr="008C4657">
        <w:rPr>
          <w:highlight w:val="yellow"/>
        </w:rPr>
        <w:t>Although</w:t>
      </w:r>
      <w:r w:rsidR="001033BB" w:rsidRPr="002E4613">
        <w:t xml:space="preserve"> this </w:t>
      </w:r>
      <w:r w:rsidR="00250BF4" w:rsidRPr="002E4613">
        <w:t xml:space="preserve">warrants further investigation, </w:t>
      </w:r>
      <w:r w:rsidR="001033BB" w:rsidRPr="002E4613">
        <w:t>importantly vancomycin and an aminoglycoside such as tobramycin are often combined clinically for their potential synergistic effect in the treatment of MRSA infections</w:t>
      </w:r>
      <w:r w:rsidR="00C15001" w:rsidRPr="002E4613">
        <w:t xml:space="preserve"> </w:t>
      </w:r>
      <w:hyperlink w:anchor="_ENREF_21" w:tooltip="Klekamp, 1999 #323" w:history="1">
        <w:r w:rsidR="001C1BC4" w:rsidRPr="002E4613">
          <w:fldChar w:fldCharType="begin">
            <w:fldData xml:space="preserve">PEVuZE5vdGU+PENpdGU+PEF1dGhvcj5LbGVrYW1wPC9BdXRob3I+PFllYXI+MTk5OTwvWWVhcj48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zM5LTQ2PC9wYWdlcz48dm9sdW1lPjE0PC92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==
</w:fldData>
          </w:fldChar>
        </w:r>
        <w:r w:rsidR="001C1BC4">
          <w:instrText xml:space="preserve"> ADDIN EN.CITE </w:instrText>
        </w:r>
        <w:r w:rsidR="001C1BC4">
          <w:fldChar w:fldCharType="begin">
            <w:fldData xml:space="preserve">PEVuZE5vdGU+PENpdGU+PEF1dGhvcj5LbGVrYW1wPC9BdXRob3I+PFllYXI+MTk5OTwvWWVhcj48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zM5LTQ2PC9wYWdlcz48dm9sdW1lPjE0PC92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==
</w:fldData>
          </w:fldChar>
        </w:r>
        <w:r w:rsidR="001C1BC4">
          <w:instrText xml:space="preserve"> ADDIN EN.CITE.DATA </w:instrText>
        </w:r>
        <w:r w:rsidR="001C1BC4">
          <w:fldChar w:fldCharType="end"/>
        </w:r>
        <w:r w:rsidR="001C1BC4" w:rsidRPr="002E4613">
          <w:fldChar w:fldCharType="separate"/>
        </w:r>
        <w:r w:rsidR="001C1BC4" w:rsidRPr="002875F4">
          <w:rPr>
            <w:noProof/>
            <w:vertAlign w:val="superscript"/>
          </w:rPr>
          <w:t>21</w:t>
        </w:r>
        <w:r w:rsidR="001C1BC4" w:rsidRPr="002E4613">
          <w:fldChar w:fldCharType="end"/>
        </w:r>
      </w:hyperlink>
      <w:r w:rsidR="001033BB" w:rsidRPr="002E4613">
        <w:t>. Moreover, synergy between vancomycin and gentamicin</w:t>
      </w:r>
      <w:r w:rsidR="00C15001" w:rsidRPr="002E4613">
        <w:t xml:space="preserve"> </w:t>
      </w:r>
      <w:hyperlink w:anchor="_ENREF_48" w:tooltip="Watanakunakorn, 1982 #12" w:history="1">
        <w:r w:rsidR="001C1BC4" w:rsidRPr="002E4613">
          <w:fldChar w:fldCharType="begin"/>
        </w:r>
        <w:r w:rsidR="001C1BC4">
          <w:instrText xml:space="preserve"> ADDIN EN.CITE &lt;EndNote&gt;&lt;Cite&gt;&lt;Author&gt;Watanakunakorn&lt;/Author&gt;&lt;Year&gt;1982&lt;/Year&gt;&lt;RecNum&gt;12&lt;/RecNum&gt;&lt;DisplayText&gt;&lt;style face="superscript"&gt;48&lt;/style&gt;&lt;/DisplayText&gt;&lt;record&gt;&lt;rec-number&gt;12&lt;/rec-number&gt;&lt;foreign-keys&gt;&lt;key app="EN" db-id="rvztzzsso5rzvneap54vezekaze0xftx59wt" timestamp="1369313628"&gt;12&lt;/key&gt;&lt;/foreign-keys&gt;&lt;ref-type name="Journal Article"&gt;17&lt;/ref-type&gt;&lt;contributors&gt;&lt;authors&gt;&lt;author&gt;Watanakunakorn, C.&lt;/author&gt;&lt;author&gt;Tisone, J. C.&lt;/author&gt;&lt;/authors&gt;&lt;/contributors&gt;&lt;titles&gt;&lt;title&gt;Synergism between vancomycin and gentamicin or tobramycin for methicillin-susceptible and methicillin-resistant Staphylococcus aureus strain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903-5&lt;/pages&gt;&lt;volume&gt;22&lt;/volume&gt;&lt;number&gt;5&lt;/number&gt;&lt;edition&gt;1982/11/01&lt;/edition&gt;&lt;keywords&gt;&lt;keyword&gt;Anti-Bacterial Agents/ pharmacology&lt;/keyword&gt;&lt;keyword&gt;Drug Synergism&lt;/keyword&gt;&lt;keyword&gt;Gentamicins/ pharmacology&lt;/keyword&gt;&lt;keyword&gt;Methicillin/ pharmacology&lt;/keyword&gt;&lt;keyword&gt;Microbial Sensitivity Tests&lt;/keyword&gt;&lt;keyword&gt;Penicillin Resistance&lt;/keyword&gt;&lt;keyword&gt;Staphylococcus aureus/ drug effects&lt;/keyword&gt;&lt;keyword&gt;Tobramycin/ pharmacology&lt;/keyword&gt;&lt;keyword&gt;Vancomycin/ pharmacology&lt;/keyword&gt;&lt;/keywords&gt;&lt;dates&gt;&lt;year&gt;1982&lt;/year&gt;&lt;pub-dates&gt;&lt;date&gt;Nov&lt;/date&gt;&lt;/pub-dates&gt;&lt;/dates&gt;&lt;isbn&gt;0066-4804 (Print)&amp;#xD;0066-4804 (Linking)&lt;/isbn&gt;&lt;accession-num&gt;6924825&lt;/accession-num&gt;&lt;urls&gt;&lt;/urls&gt;&lt;custom2&gt;185681&lt;/custom2&gt;&lt;remote-database-provider&gt;NLM&lt;/remote-database-provider&gt;&lt;language&gt;eng&lt;/language&gt;&lt;/record&gt;&lt;/Cite&gt;&lt;/EndNote&gt;</w:instrText>
        </w:r>
        <w:r w:rsidR="001C1BC4" w:rsidRPr="002E4613">
          <w:fldChar w:fldCharType="separate"/>
        </w:r>
        <w:r w:rsidR="001C1BC4" w:rsidRPr="005654BD">
          <w:rPr>
            <w:noProof/>
            <w:vertAlign w:val="superscript"/>
          </w:rPr>
          <w:t>48</w:t>
        </w:r>
        <w:r w:rsidR="001C1BC4" w:rsidRPr="002E4613">
          <w:fldChar w:fldCharType="end"/>
        </w:r>
      </w:hyperlink>
      <w:r w:rsidR="001033BB" w:rsidRPr="002E4613">
        <w:rPr>
          <w:lang w:eastAsia="en-GB"/>
        </w:rPr>
        <w:t xml:space="preserve"> and </w:t>
      </w:r>
      <w:r w:rsidR="001033BB" w:rsidRPr="002E4613">
        <w:t>streptomycin and penicillin</w:t>
      </w:r>
      <w:r w:rsidR="00C15001" w:rsidRPr="002E4613">
        <w:t xml:space="preserve"> </w:t>
      </w:r>
      <w:hyperlink w:anchor="_ENREF_37" w:tooltip="Plotz, 1962 #16" w:history="1">
        <w:r w:rsidR="001C1BC4" w:rsidRPr="002E4613">
          <w:fldChar w:fldCharType="begin"/>
        </w:r>
        <w:r w:rsidR="001C1BC4">
          <w:instrText xml:space="preserve"> ADDIN EN.CITE &lt;EndNote&gt;&lt;Cite&gt;&lt;Author&gt;Plotz&lt;/Author&gt;&lt;Year&gt;1962&lt;/Year&gt;&lt;RecNum&gt;16&lt;/RecNum&gt;&lt;DisplayText&gt;&lt;style face="superscript"&gt;37&lt;/style&gt;&lt;/DisplayText&gt;&lt;record&gt;&lt;rec-number&gt;16&lt;/rec-number&gt;&lt;foreign-keys&gt;&lt;key app="EN" db-id="rvztzzsso5rzvneap54vezekaze0xftx59wt" timestamp="1369313628"&gt;16&lt;/key&gt;&lt;/foreign-keys&gt;&lt;ref-type name="Journal Article"&gt;17&lt;/ref-type&gt;&lt;contributors&gt;&lt;authors&gt;&lt;author&gt;Plotz, P. H.&lt;/author&gt;&lt;author&gt;Davis, B. D.&lt;/author&gt;&lt;/authors&gt;&lt;/contributors&gt;&lt;titles&gt;&lt;title&gt;Synergism between streptomycin and penicillin: a proposed mechanism&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067-8&lt;/pages&gt;&lt;volume&gt;135&lt;/volume&gt;&lt;number&gt;3508&lt;/number&gt;&lt;edition&gt;1962/03/23&lt;/edition&gt;&lt;keywords&gt;&lt;keyword&gt;Penicillins/ pharmacology&lt;/keyword&gt;&lt;keyword&gt;Streptomycin/ pharmacology&lt;/keyword&gt;&lt;/keywords&gt;&lt;dates&gt;&lt;year&gt;1962&lt;/year&gt;&lt;pub-dates&gt;&lt;date&gt;Mar 23&lt;/date&gt;&lt;/pub-dates&gt;&lt;/dates&gt;&lt;isbn&gt;0036-8075 (Print)&amp;#xD;0036-8075 (Linking)&lt;/isbn&gt;&lt;accession-num&gt;14487239&lt;/accession-num&gt;&lt;urls&gt;&lt;/urls&gt;&lt;remote-database-provider&gt;NLM&lt;/remote-database-provider&gt;&lt;language&gt;eng&lt;/language&gt;&lt;/record&gt;&lt;/Cite&gt;&lt;/EndNote&gt;</w:instrText>
        </w:r>
        <w:r w:rsidR="001C1BC4" w:rsidRPr="002E4613">
          <w:fldChar w:fldCharType="separate"/>
        </w:r>
        <w:r w:rsidR="001C1BC4" w:rsidRPr="005654BD">
          <w:rPr>
            <w:noProof/>
            <w:vertAlign w:val="superscript"/>
          </w:rPr>
          <w:t>37</w:t>
        </w:r>
        <w:r w:rsidR="001C1BC4" w:rsidRPr="002E4613">
          <w:fldChar w:fldCharType="end"/>
        </w:r>
      </w:hyperlink>
      <w:r w:rsidR="001033BB" w:rsidRPr="002E4613">
        <w:t xml:space="preserve"> in the context of planktonic bacteria has been noted previously. Synergy in the context of antimicrobials targeted to biofilms has also been noted between rifampicin and cell-wall active antibiotics directed against </w:t>
      </w:r>
      <w:r w:rsidR="001033BB" w:rsidRPr="002E4613">
        <w:rPr>
          <w:i/>
        </w:rPr>
        <w:t>S. epidermidis</w:t>
      </w:r>
      <w:r w:rsidR="00C15001" w:rsidRPr="002E4613">
        <w:rPr>
          <w:i/>
        </w:rPr>
        <w:t xml:space="preserve"> </w:t>
      </w:r>
      <w:hyperlink w:anchor="_ENREF_12" w:tooltip="Gagnon, 1994 #14" w:history="1">
        <w:r w:rsidR="001C1BC4" w:rsidRPr="002E4613">
          <w:fldChar w:fldCharType="begin"/>
        </w:r>
        <w:r w:rsidR="001C1BC4">
          <w:instrText xml:space="preserve"> ADDIN EN.CITE &lt;EndNote&gt;&lt;Cite&gt;&lt;Author&gt;Gagnon&lt;/Author&gt;&lt;Year&gt;1994&lt;/Year&gt;&lt;RecNum&gt;14&lt;/RecNum&gt;&lt;DisplayText&gt;&lt;style face="superscript"&gt;12&lt;/style&gt;&lt;/DisplayText&gt;&lt;record&gt;&lt;rec-number&gt;14&lt;/rec-number&gt;&lt;foreign-keys&gt;&lt;key app="EN" db-id="rvztzzsso5rzvneap54vezekaze0xftx59wt" timestamp="1369313628"&gt;14&lt;/key&gt;&lt;/foreign-keys&gt;&lt;ref-type name="Journal Article"&gt;17&lt;/ref-type&gt;&lt;contributors&gt;&lt;authors&gt;&lt;author&gt;Gagnon, R. F.&lt;/author&gt;&lt;author&gt;Richards, G. K.&lt;/author&gt;&lt;author&gt;Kostiner, G. B.&lt;/author&gt;&lt;/authors&gt;&lt;/contributors&gt;&lt;auth-address&gt;Department of Medicine, Montreal General Hospital, Quebec, Canada.&lt;/auth-address&gt;&lt;titles&gt;&lt;title&gt;Time-kill efficacy of antibiotics in combination with rifampin against Staphylococcus epidermidis biofilms&lt;/title&gt;&lt;secondary-title&gt;Adv Perit Dial&lt;/secondary-title&gt;&lt;alt-title&gt;Advances in peritoneal dialysis. Conference on Peritoneal Dialysis&lt;/alt-title&gt;&lt;/titles&gt;&lt;periodical&gt;&lt;full-title&gt;Adv Perit Dial&lt;/full-title&gt;&lt;abbr-1&gt;Advances in peritoneal dialysis. Conference on Peritoneal Dialysis&lt;/abbr-1&gt;&lt;/periodical&gt;&lt;alt-periodical&gt;&lt;full-title&gt;Adv Perit Dial&lt;/full-title&gt;&lt;abbr-1&gt;Advances in peritoneal dialysis. Conference on Peritoneal Dialysis&lt;/abbr-1&gt;&lt;/alt-periodical&gt;&lt;pages&gt;189-92&lt;/pages&gt;&lt;volume&gt;10&lt;/volume&gt;&lt;edition&gt;1994/01/01&lt;/edition&gt;&lt;keywords&gt;&lt;keyword&gt;Anti-Bacterial Agents&lt;/keyword&gt;&lt;keyword&gt;Biofilms/ drug effects&lt;/keyword&gt;&lt;keyword&gt;Drug Interactions&lt;/keyword&gt;&lt;keyword&gt;Drug Therapy, Combination/administration &amp;amp; dosage/ pharmacology&lt;/keyword&gt;&lt;keyword&gt;Prostheses and Implants&lt;/keyword&gt;&lt;keyword&gt;Rifampin/administration &amp;amp; dosage/ pharmacology&lt;/keyword&gt;&lt;keyword&gt;Staphylococcus epidermidis/ drug effects&lt;/keyword&gt;&lt;/keywords&gt;&lt;dates&gt;&lt;year&gt;1994&lt;/year&gt;&lt;/dates&gt;&lt;isbn&gt;1197-8554 (Print)&amp;#xD;1197-8554 (Linking)&lt;/isbn&gt;&lt;accession-num&gt;7999824&lt;/accession-num&gt;&lt;urls&gt;&lt;/urls&gt;&lt;remote-database-provider&gt;NLM&lt;/remote-database-provider&gt;&lt;language&gt;eng&lt;/language&gt;&lt;/record&gt;&lt;/Cite&gt;&lt;/EndNote&gt;</w:instrText>
        </w:r>
        <w:r w:rsidR="001C1BC4" w:rsidRPr="002E4613">
          <w:fldChar w:fldCharType="separate"/>
        </w:r>
        <w:r w:rsidR="001C1BC4" w:rsidRPr="00F852B1">
          <w:rPr>
            <w:noProof/>
            <w:vertAlign w:val="superscript"/>
          </w:rPr>
          <w:t>12</w:t>
        </w:r>
        <w:r w:rsidR="001C1BC4" w:rsidRPr="002E4613">
          <w:fldChar w:fldCharType="end"/>
        </w:r>
      </w:hyperlink>
      <w:r w:rsidR="001033BB" w:rsidRPr="002E4613">
        <w:t xml:space="preserve">. </w:t>
      </w:r>
    </w:p>
    <w:p w:rsidR="00F95435" w:rsidRPr="002E4613" w:rsidRDefault="00F95435" w:rsidP="002E4613">
      <w:pPr>
        <w:spacing w:line="480" w:lineRule="auto"/>
      </w:pPr>
    </w:p>
    <w:p w:rsidR="009611C5" w:rsidRDefault="001033BB" w:rsidP="0011238B">
      <w:pPr>
        <w:spacing w:line="480" w:lineRule="auto"/>
      </w:pPr>
      <w:r w:rsidRPr="002E4613">
        <w:t>Established biofilms were harder to eradicate.</w:t>
      </w:r>
      <w:r w:rsidR="000C6D15" w:rsidRPr="002E4613">
        <w:t xml:space="preserve"> Increasing contact times of </w:t>
      </w:r>
      <w:r w:rsidR="00464956" w:rsidRPr="002E4613">
        <w:t xml:space="preserve">antibiotic-loaded </w:t>
      </w:r>
      <w:r w:rsidR="000C6D15" w:rsidRPr="002E4613">
        <w:t xml:space="preserve">PG-CSH beads to </w:t>
      </w:r>
      <w:r w:rsidR="000C6D15" w:rsidRPr="002E4613">
        <w:rPr>
          <w:i/>
        </w:rPr>
        <w:t xml:space="preserve">P. acnes </w:t>
      </w:r>
      <w:r w:rsidR="000C6D15" w:rsidRPr="002E4613">
        <w:t xml:space="preserve">biofilms previously grown for 1 week produced statistically significant increases in biofilm clearance with complete eradication observed at 7 days. </w:t>
      </w:r>
      <w:r w:rsidR="0025441A" w:rsidRPr="002E4613">
        <w:t>This demonstrates that while difficult to eradicate once fully established, biofilm eradication</w:t>
      </w:r>
      <w:r w:rsidR="003C3162" w:rsidRPr="002E4613">
        <w:t>, at least in some strains,</w:t>
      </w:r>
      <w:r w:rsidR="0025441A" w:rsidRPr="002E4613">
        <w:t xml:space="preserve"> </w:t>
      </w:r>
      <w:r w:rsidR="0018024D" w:rsidRPr="002E4613">
        <w:t>can be achieved</w:t>
      </w:r>
      <w:r w:rsidR="0025441A" w:rsidRPr="002E4613">
        <w:t xml:space="preserve"> given optimal antibiotic </w:t>
      </w:r>
      <w:r w:rsidR="0018024D" w:rsidRPr="002E4613">
        <w:t>choice, eluting</w:t>
      </w:r>
      <w:r w:rsidR="0025441A" w:rsidRPr="002E4613">
        <w:t xml:space="preserve"> concentrations</w:t>
      </w:r>
      <w:r w:rsidR="00D02155" w:rsidRPr="002E4613">
        <w:t xml:space="preserve"> and</w:t>
      </w:r>
      <w:r w:rsidR="003C3162" w:rsidRPr="002E4613">
        <w:t xml:space="preserve"> </w:t>
      </w:r>
      <w:r w:rsidR="00D02155" w:rsidRPr="002E4613">
        <w:t>sufficient exposure time</w:t>
      </w:r>
      <w:r w:rsidR="0025441A" w:rsidRPr="002E4613">
        <w:t>.</w:t>
      </w:r>
    </w:p>
    <w:p w:rsidR="009611C5" w:rsidRDefault="009611C5" w:rsidP="0011238B">
      <w:pPr>
        <w:spacing w:line="480" w:lineRule="auto"/>
      </w:pPr>
    </w:p>
    <w:p w:rsidR="0011238B" w:rsidRDefault="009611C5" w:rsidP="0011238B">
      <w:pPr>
        <w:spacing w:line="480" w:lineRule="auto"/>
      </w:pPr>
      <w:r w:rsidRPr="00796EC3">
        <w:rPr>
          <w:highlight w:val="yellow"/>
        </w:rPr>
        <w:t xml:space="preserve">Several limitations exist with regards to this study. Firstly, </w:t>
      </w:r>
      <w:r w:rsidRPr="00796EC3">
        <w:rPr>
          <w:i/>
          <w:highlight w:val="yellow"/>
        </w:rPr>
        <w:t>in vitro</w:t>
      </w:r>
      <w:r w:rsidRPr="00796EC3">
        <w:rPr>
          <w:highlight w:val="yellow"/>
        </w:rPr>
        <w:t xml:space="preserve"> assays can not replicate the complexity of the </w:t>
      </w:r>
      <w:r w:rsidRPr="00796EC3">
        <w:rPr>
          <w:i/>
          <w:highlight w:val="yellow"/>
        </w:rPr>
        <w:t>in vivo</w:t>
      </w:r>
      <w:r w:rsidRPr="00796EC3">
        <w:rPr>
          <w:highlight w:val="yellow"/>
        </w:rPr>
        <w:t xml:space="preserve"> environment, bead packing density or the continuous rate of drainage in a joint that the beads would encounter clinically and, consequently, studies into the longevity of antibiotic elution from the beads </w:t>
      </w:r>
      <w:r w:rsidR="001C1BC4">
        <w:rPr>
          <w:highlight w:val="yellow"/>
        </w:rPr>
        <w:t xml:space="preserve">and the time to complete reabsorption </w:t>
      </w:r>
      <w:r w:rsidRPr="00796EC3">
        <w:rPr>
          <w:highlight w:val="yellow"/>
        </w:rPr>
        <w:t>may vary from that reported</w:t>
      </w:r>
      <w:r w:rsidR="006D0BAD">
        <w:rPr>
          <w:highlight w:val="yellow"/>
        </w:rPr>
        <w:t xml:space="preserve"> </w:t>
      </w:r>
      <w:r w:rsidR="006D0BAD" w:rsidRPr="00025389">
        <w:rPr>
          <w:i/>
          <w:highlight w:val="yellow"/>
        </w:rPr>
        <w:t>in vivo</w:t>
      </w:r>
      <w:r w:rsidR="006D0BAD">
        <w:rPr>
          <w:highlight w:val="yellow"/>
        </w:rPr>
        <w:t xml:space="preserve"> (up to 3 weeks in soft tissue and 6 weeks in bone tissue) </w:t>
      </w:r>
      <w:r w:rsidR="00402FDE">
        <w:rPr>
          <w:highlight w:val="yellow"/>
        </w:rPr>
        <w:fldChar w:fldCharType="begin">
          <w:fldData xml:space="preserve">PEVuZE5vdGU+PENpdGU+PEF1dGhvcj5PbGl2ZXI8L0F1dGhvcj48WWVhcj4yMDE1PC9ZZWFyPjxS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==
</w:fldData>
        </w:fldChar>
      </w:r>
      <w:r w:rsidR="001C1BC4">
        <w:rPr>
          <w:highlight w:val="yellow"/>
        </w:rPr>
        <w:instrText xml:space="preserve"> ADDIN EN.CITE </w:instrText>
      </w:r>
      <w:r w:rsidR="001C1BC4">
        <w:rPr>
          <w:highlight w:val="yellow"/>
        </w:rPr>
        <w:fldChar w:fldCharType="begin">
          <w:fldData xml:space="preserve">PEVuZE5vdGU+PENpdGU+PEF1dGhvcj5PbGl2ZXI8L0F1dGhvcj48WWVhcj4yMDE1PC9ZZWFyPjxS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==
</w:fldData>
        </w:fldChar>
      </w:r>
      <w:r w:rsidR="001C1BC4">
        <w:rPr>
          <w:highlight w:val="yellow"/>
        </w:rPr>
        <w:instrText xml:space="preserve"> ADDIN EN.CITE.DATA </w:instrText>
      </w:r>
      <w:r w:rsidR="001C1BC4">
        <w:rPr>
          <w:highlight w:val="yellow"/>
        </w:rPr>
      </w:r>
      <w:r w:rsidR="001C1BC4">
        <w:rPr>
          <w:highlight w:val="yellow"/>
        </w:rPr>
        <w:fldChar w:fldCharType="end"/>
      </w:r>
      <w:r w:rsidR="00402FDE">
        <w:rPr>
          <w:highlight w:val="yellow"/>
        </w:rPr>
      </w:r>
      <w:r w:rsidR="00402FDE">
        <w:rPr>
          <w:highlight w:val="yellow"/>
        </w:rPr>
        <w:fldChar w:fldCharType="separate"/>
      </w:r>
      <w:hyperlink w:anchor="_ENREF_23" w:tooltip="Lei, 2008 #450" w:history="1">
        <w:r w:rsidR="001C1BC4" w:rsidRPr="005654BD">
          <w:rPr>
            <w:noProof/>
            <w:highlight w:val="yellow"/>
            <w:vertAlign w:val="superscript"/>
          </w:rPr>
          <w:t>23</w:t>
        </w:r>
      </w:hyperlink>
      <w:r w:rsidR="005654BD" w:rsidRPr="005654BD">
        <w:rPr>
          <w:noProof/>
          <w:highlight w:val="yellow"/>
          <w:vertAlign w:val="superscript"/>
        </w:rPr>
        <w:t xml:space="preserve">; </w:t>
      </w:r>
      <w:hyperlink w:anchor="_ENREF_32" w:tooltip="Oliver, 2015 #449" w:history="1">
        <w:r w:rsidR="001C1BC4" w:rsidRPr="005654BD">
          <w:rPr>
            <w:noProof/>
            <w:highlight w:val="yellow"/>
            <w:vertAlign w:val="superscript"/>
          </w:rPr>
          <w:t>32</w:t>
        </w:r>
      </w:hyperlink>
      <w:r w:rsidR="00402FDE">
        <w:rPr>
          <w:highlight w:val="yellow"/>
        </w:rPr>
        <w:fldChar w:fldCharType="end"/>
      </w:r>
      <w:r w:rsidRPr="00796EC3">
        <w:rPr>
          <w:highlight w:val="yellow"/>
        </w:rPr>
        <w:t xml:space="preserve">. Further planned studies aim to address this deficit in experimental set up. Additionally, ZOI assays, whilst effectively assessing the spatial range of antibiotic elution, demonstrate elution in two-dimension, whereas </w:t>
      </w:r>
      <w:r w:rsidRPr="00796EC3">
        <w:rPr>
          <w:i/>
          <w:highlight w:val="yellow"/>
        </w:rPr>
        <w:t>in vivo</w:t>
      </w:r>
      <w:r w:rsidRPr="00796EC3">
        <w:rPr>
          <w:highlight w:val="yellow"/>
        </w:rPr>
        <w:t xml:space="preserve"> elution would occur in three-dimension, possibly reducing the timeframe for elution described in this study. Conversely however, the concentration of </w:t>
      </w:r>
      <w:r w:rsidRPr="00796EC3">
        <w:rPr>
          <w:i/>
          <w:highlight w:val="yellow"/>
        </w:rPr>
        <w:t>P. acnes</w:t>
      </w:r>
      <w:r w:rsidRPr="00796EC3">
        <w:rPr>
          <w:highlight w:val="yellow"/>
        </w:rPr>
        <w:t xml:space="preserve"> inoculum and the extent of biofilm coverage encountered </w:t>
      </w:r>
      <w:r w:rsidRPr="00796EC3">
        <w:rPr>
          <w:i/>
          <w:highlight w:val="yellow"/>
        </w:rPr>
        <w:t>in vitro</w:t>
      </w:r>
      <w:r w:rsidRPr="00796EC3">
        <w:rPr>
          <w:highlight w:val="yellow"/>
        </w:rPr>
        <w:t xml:space="preserve"> in these assays is likely much greater than would be encountered </w:t>
      </w:r>
      <w:r w:rsidRPr="00796EC3">
        <w:rPr>
          <w:i/>
          <w:highlight w:val="yellow"/>
        </w:rPr>
        <w:t>in vivo</w:t>
      </w:r>
      <w:r w:rsidRPr="00796EC3">
        <w:rPr>
          <w:highlight w:val="yellow"/>
        </w:rPr>
        <w:t xml:space="preserve"> and, as such, represents an extreme scenario</w:t>
      </w:r>
      <w:r w:rsidR="00796EC3" w:rsidRPr="00796EC3">
        <w:rPr>
          <w:highlight w:val="yellow"/>
        </w:rPr>
        <w:t>, greater than would be encountered by the beads clinically</w:t>
      </w:r>
      <w:r w:rsidR="00796EC3" w:rsidRPr="00742C19">
        <w:rPr>
          <w:highlight w:val="yellow"/>
        </w:rPr>
        <w:t>.</w:t>
      </w:r>
      <w:r w:rsidR="00837FCE" w:rsidRPr="00742C19">
        <w:rPr>
          <w:highlight w:val="yellow"/>
        </w:rPr>
        <w:t xml:space="preserve"> </w:t>
      </w:r>
      <w:r w:rsidR="00742C19" w:rsidRPr="00742C19">
        <w:rPr>
          <w:highlight w:val="yellow"/>
        </w:rPr>
        <w:t>Future work also aims to investigate the capacity of other antibiotics to be incorporated into calcium sulfate carriers, such that a targeted prophylaxis in cases of known infection, rather than broad-spectrum preventative, may be applied.</w:t>
      </w:r>
      <w:r w:rsidR="0011238B">
        <w:br w:type="page"/>
      </w:r>
    </w:p>
    <w:p w:rsidR="002E4613" w:rsidRPr="002E4613" w:rsidRDefault="002E4613" w:rsidP="002E4613">
      <w:pPr>
        <w:spacing w:line="480" w:lineRule="auto"/>
        <w:rPr>
          <w:b/>
        </w:rPr>
      </w:pPr>
      <w:r>
        <w:rPr>
          <w:b/>
        </w:rPr>
        <w:t>CONCLUSION</w:t>
      </w:r>
    </w:p>
    <w:p w:rsidR="0011238B" w:rsidRDefault="002E4613" w:rsidP="0011238B">
      <w:pPr>
        <w:spacing w:line="480" w:lineRule="auto"/>
      </w:pPr>
      <w:r>
        <w:t>S</w:t>
      </w:r>
      <w:r w:rsidR="00FB1B80" w:rsidRPr="002E4613">
        <w:t xml:space="preserve">tudies continue to demonstrate the </w:t>
      </w:r>
      <w:r w:rsidR="00FB1B80" w:rsidRPr="003B7E2F">
        <w:rPr>
          <w:highlight w:val="yellow"/>
        </w:rPr>
        <w:t xml:space="preserve">importance of </w:t>
      </w:r>
      <w:r w:rsidR="00FB1B80" w:rsidRPr="003B7E2F">
        <w:rPr>
          <w:i/>
          <w:highlight w:val="yellow"/>
        </w:rPr>
        <w:t>P. acnes</w:t>
      </w:r>
      <w:r w:rsidR="00FB1B80" w:rsidRPr="003B7E2F">
        <w:rPr>
          <w:highlight w:val="yellow"/>
        </w:rPr>
        <w:t xml:space="preserve"> </w:t>
      </w:r>
      <w:r w:rsidR="003B7E2F" w:rsidRPr="003B7E2F">
        <w:rPr>
          <w:highlight w:val="yellow"/>
        </w:rPr>
        <w:t>in periprosthetic shoulder infections</w:t>
      </w:r>
      <w:r w:rsidR="00772EA8">
        <w:t xml:space="preserve"> and in PIs in general, </w:t>
      </w:r>
      <w:r w:rsidR="00FB1B80" w:rsidRPr="002E4613">
        <w:t xml:space="preserve">with </w:t>
      </w:r>
      <w:r w:rsidR="0025441A" w:rsidRPr="002E4613">
        <w:rPr>
          <w:i/>
        </w:rPr>
        <w:t>P. acnes</w:t>
      </w:r>
      <w:r w:rsidR="0025441A" w:rsidRPr="002E4613">
        <w:t xml:space="preserve"> capable of forming biofilms which are strongly implicated as a key virulence factor. </w:t>
      </w:r>
      <w:r w:rsidR="005256AC" w:rsidRPr="002E4613">
        <w:t xml:space="preserve">In orthopaedics, the use of antibiotic-loaded absorbable beads </w:t>
      </w:r>
      <w:r w:rsidR="003A511C" w:rsidRPr="003A511C">
        <w:rPr>
          <w:highlight w:val="yellow"/>
        </w:rPr>
        <w:t>has</w:t>
      </w:r>
      <w:r w:rsidR="005256AC" w:rsidRPr="003A511C">
        <w:rPr>
          <w:highlight w:val="yellow"/>
        </w:rPr>
        <w:t xml:space="preserve"> the ability</w:t>
      </w:r>
      <w:r w:rsidR="005256AC" w:rsidRPr="002E4613">
        <w:t xml:space="preserve"> to achieve high, local concentrations at the surgical margin, with complete antibiotic elution and no residual unprotected foreign body surface </w:t>
      </w:r>
      <w:hyperlink w:anchor="_ENREF_43" w:tooltip="Tan, 2012 #272" w:history="1">
        <w:r w:rsidR="001C1BC4" w:rsidRPr="002E4613">
          <w:fldChar w:fldCharType="begin"/>
        </w:r>
        <w:r w:rsidR="001C1BC4">
          <w:instrText xml:space="preserve"> ADDIN EN.CITE &lt;EndNote&gt;&lt;Cite&gt;&lt;Author&gt;Tan&lt;/Author&gt;&lt;Year&gt;2012&lt;/Year&gt;&lt;RecNum&gt;272&lt;/RecNum&gt;&lt;DisplayText&gt;&lt;style face="superscript"&gt;43&lt;/style&gt;&lt;/DisplayText&gt;&lt;record&gt;&lt;rec-number&gt;272&lt;/rec-number&gt;&lt;foreign-keys&gt;&lt;key app="EN" db-id="rvztzzsso5rzvneap54vezekaze0xftx59wt" timestamp="1374565844"&gt;272&lt;/key&gt;&lt;/foreign-keys&gt;&lt;ref-type name="Journal Article"&gt;17&lt;/ref-type&gt;&lt;contributors&gt;&lt;authors&gt;&lt;author&gt;Tan, H. L.&lt;/author&gt;&lt;author&gt;Lin, W. T.&lt;/author&gt;&lt;author&gt;Tang, T. T.&lt;/author&gt;&lt;/authors&gt;&lt;/contributors&gt;&lt;auth-address&gt;Shanghai Key Laboratory of Orthopedic Implants, Department of Orthopaedic Surgery, Shanghai Ninth People&amp;apos;s Hospital, Shanghai Jiao Tong University School of Medicine, Shanghai, China.&lt;/auth-address&gt;&lt;titles&gt;&lt;title&gt;The use of antimicrobial-impregnated PMMA to manage periprosthetic infections: controversial issues and the latest developments&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832-9&lt;/pages&gt;&lt;volume&gt;35&lt;/volume&gt;&lt;number&gt;10&lt;/number&gt;&lt;edition&gt;2012/11/10&lt;/edition&gt;&lt;dates&gt;&lt;year&gt;2012&lt;/year&gt;&lt;pub-dates&gt;&lt;date&gt;Oct&lt;/date&gt;&lt;/pub-dates&gt;&lt;/dates&gt;&lt;isbn&gt;1724-6040 (Electronic)&amp;#xD;0391-3988 (Linking)&lt;/isbn&gt;&lt;accession-num&gt;23138709&lt;/accession-num&gt;&lt;urls&gt;&lt;/urls&gt;&lt;electronic-resource-num&gt;10.5301/ijao.5000163&lt;/electronic-resource-num&gt;&lt;remote-database-provider&gt;NLM&lt;/remote-database-provider&gt;&lt;language&gt;eng&lt;/language&gt;&lt;/record&gt;&lt;/Cite&gt;&lt;/EndNote&gt;</w:instrText>
        </w:r>
        <w:r w:rsidR="001C1BC4" w:rsidRPr="002E4613">
          <w:fldChar w:fldCharType="separate"/>
        </w:r>
        <w:r w:rsidR="001C1BC4" w:rsidRPr="005654BD">
          <w:rPr>
            <w:noProof/>
            <w:vertAlign w:val="superscript"/>
          </w:rPr>
          <w:t>43</w:t>
        </w:r>
        <w:r w:rsidR="001C1BC4" w:rsidRPr="002E4613">
          <w:fldChar w:fldCharType="end"/>
        </w:r>
      </w:hyperlink>
      <w:r w:rsidR="00FB1B80" w:rsidRPr="002E4613">
        <w:t>. Their ability to retain high bioactivity for per</w:t>
      </w:r>
      <w:r w:rsidR="0025441A" w:rsidRPr="002E4613">
        <w:t xml:space="preserve">iods of </w:t>
      </w:r>
      <w:r w:rsidR="003014B8" w:rsidRPr="002E4613">
        <w:t>weeks</w:t>
      </w:r>
      <w:r w:rsidR="0025441A" w:rsidRPr="002E4613">
        <w:t xml:space="preserve"> </w:t>
      </w:r>
      <w:r w:rsidR="0025441A" w:rsidRPr="002E4613">
        <w:rPr>
          <w:i/>
        </w:rPr>
        <w:t>in situ</w:t>
      </w:r>
      <w:r w:rsidR="00761B49">
        <w:t xml:space="preserve"> is crucial, </w:t>
      </w:r>
      <w:r w:rsidR="0025441A" w:rsidRPr="002E4613">
        <w:t xml:space="preserve">particularly for slow growing pathogens such as </w:t>
      </w:r>
      <w:r w:rsidR="0025441A" w:rsidRPr="002E4613">
        <w:rPr>
          <w:i/>
        </w:rPr>
        <w:t>P. acnes</w:t>
      </w:r>
      <w:r w:rsidR="0025441A" w:rsidRPr="002E4613">
        <w:t>. The use of full</w:t>
      </w:r>
      <w:r w:rsidR="00D119DA" w:rsidRPr="002E4613">
        <w:t>y</w:t>
      </w:r>
      <w:r w:rsidR="0025441A" w:rsidRPr="002E4613">
        <w:t xml:space="preserve"> absorbable antibiotic-loaded PG-CSH </w:t>
      </w:r>
      <w:r w:rsidR="00464956" w:rsidRPr="002E4613">
        <w:t xml:space="preserve">may </w:t>
      </w:r>
      <w:r w:rsidR="0025441A" w:rsidRPr="002E4613">
        <w:t>therefore represent a</w:t>
      </w:r>
      <w:r w:rsidR="00464956" w:rsidRPr="002E4613">
        <w:t>n</w:t>
      </w:r>
      <w:r w:rsidR="0025441A" w:rsidRPr="002E4613">
        <w:t xml:space="preserve"> effective antibacterial and ant</w:t>
      </w:r>
      <w:r w:rsidR="004249FF" w:rsidRPr="002E4613">
        <w:t xml:space="preserve">ibiofilm strategy to combat PIs in which </w:t>
      </w:r>
      <w:r w:rsidR="004249FF" w:rsidRPr="002E4613">
        <w:rPr>
          <w:i/>
        </w:rPr>
        <w:t>P. acnes</w:t>
      </w:r>
      <w:r w:rsidR="004249FF" w:rsidRPr="002E4613">
        <w:t xml:space="preserve"> is involved.</w:t>
      </w:r>
      <w:r w:rsidR="0011238B">
        <w:br w:type="page"/>
      </w:r>
    </w:p>
    <w:p w:rsidR="00B10FC0" w:rsidRPr="001756D5" w:rsidRDefault="00FA7099" w:rsidP="001756D5">
      <w:pPr>
        <w:spacing w:line="480" w:lineRule="auto"/>
        <w:rPr>
          <w:b/>
        </w:rPr>
      </w:pPr>
      <w:r w:rsidRPr="001756D5">
        <w:rPr>
          <w:b/>
        </w:rPr>
        <w:t>REFERENCES</w:t>
      </w:r>
    </w:p>
    <w:p w:rsidR="001C1BC4" w:rsidRDefault="00AA1C8D" w:rsidP="00493B79">
      <w:pPr>
        <w:pStyle w:val="EndNoteBibliography"/>
        <w:spacing w:line="480" w:lineRule="auto"/>
      </w:pPr>
      <w:r w:rsidRPr="00493B79">
        <w:t xml:space="preserve">1. </w:t>
      </w:r>
      <w:r w:rsidR="00B10FC0" w:rsidRPr="00493B79">
        <w:fldChar w:fldCharType="begin"/>
      </w:r>
      <w:r w:rsidR="00B10FC0" w:rsidRPr="00493B79">
        <w:instrText xml:space="preserve"> ADDIN EN.REFLIST </w:instrText>
      </w:r>
      <w:r w:rsidR="00B10FC0" w:rsidRPr="00493B79">
        <w:fldChar w:fldCharType="separate"/>
      </w:r>
      <w:bookmarkStart w:id="0" w:name="_ENREF_1"/>
      <w:r w:rsidR="001C1BC4" w:rsidRPr="00493B79">
        <w:t>Achermann Y, Goldstein EJC, Coenye T, Shirtliff ME. Propionibacterium acnes: from Commensal to Opportunistic Biofilm-Associated Implant Pathogen. Clinical Microbiology Reviews 2014;27:419-440. 10.1128/CMR.00092-13</w:t>
      </w:r>
      <w:bookmarkEnd w:id="0"/>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 w:name="_ENREF_2"/>
      <w:r>
        <w:t xml:space="preserve">2. </w:t>
      </w:r>
      <w:r w:rsidR="001C1BC4" w:rsidRPr="00493B79">
        <w:t xml:space="preserve">Aubin GG, Portillo ME, Trampuz A, Corvec S. Propionibacterium acnes, an emerging pathogen: From acne to implant-infections, from phylotype to resistance. Médecine et Maladies Infectieuses 2014;44:241-250. </w:t>
      </w:r>
      <w:bookmarkEnd w:id="1"/>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 w:name="_ENREF_3"/>
      <w:r>
        <w:t xml:space="preserve">3. </w:t>
      </w:r>
      <w:r w:rsidR="001C1BC4" w:rsidRPr="00493B79">
        <w:t>Bistolfi A, Massazza G, Vern, #233,  E, Mass et al. Antibiotic-Loaded Cement in Orthopedic Surgery: A Review. ISRN Orthopedics 2011;2011:8. 10.5402/2011/290851</w:t>
      </w:r>
      <w:bookmarkEnd w:id="2"/>
      <w:r>
        <w:t>.</w:t>
      </w:r>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 w:name="_ENREF_4"/>
      <w:r>
        <w:t xml:space="preserve">4. </w:t>
      </w:r>
      <w:r w:rsidR="001C1BC4" w:rsidRPr="00493B79">
        <w:t>Bruggemann H. Insights in the pathogenic potential of Propionibacterium acnes from its complete genome. Seminars in cutaneous medicine and surgery 2005;24:67-72. 10.1016/j.sder.2005.03.001</w:t>
      </w:r>
      <w:bookmarkEnd w:id="3"/>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 w:name="_ENREF_5"/>
      <w:r>
        <w:t xml:space="preserve">5. </w:t>
      </w:r>
      <w:r w:rsidR="001C1BC4" w:rsidRPr="00493B79">
        <w:t>Burkhart CG, Burkhart CN. Expanding the microcomedone theory and acne therapeutics: Propionibacterium acnes biofilm produces biological glue that holds corneocytes together to form plug. Journal of the American Academy of Dermatology 2007;57:722-724. 10.1016/j.jaad.2007.05.013</w:t>
      </w:r>
      <w:bookmarkEnd w:id="4"/>
    </w:p>
    <w:p w:rsidR="00493B79" w:rsidRPr="00493B79" w:rsidRDefault="00493B79" w:rsidP="00493B79">
      <w:pPr>
        <w:pStyle w:val="EndNoteBibliography"/>
        <w:spacing w:line="480" w:lineRule="auto"/>
      </w:pPr>
    </w:p>
    <w:p w:rsidR="001C1BC4" w:rsidRPr="00493B79" w:rsidRDefault="00493B79" w:rsidP="00493B79">
      <w:pPr>
        <w:pStyle w:val="EndNoteBibliography"/>
        <w:spacing w:line="480" w:lineRule="auto"/>
      </w:pPr>
      <w:bookmarkStart w:id="5" w:name="_ENREF_6"/>
      <w:r>
        <w:t xml:space="preserve">6. </w:t>
      </w:r>
      <w:r w:rsidR="001C1BC4" w:rsidRPr="00493B79">
        <w:t>Cancienne JM, Burrus MT, Weiss DB, Yarboro SR. Applications of Local Antibiotics in Orthopedic Trauma. The Orthopedic clinics of North America 2015;46:495-510. 10.1016/j.ocl.2015.06.010</w:t>
      </w:r>
      <w:bookmarkEnd w:id="5"/>
    </w:p>
    <w:p w:rsidR="001C1BC4" w:rsidRDefault="00493B79" w:rsidP="00493B79">
      <w:pPr>
        <w:pStyle w:val="EndNoteBibliography"/>
        <w:spacing w:line="480" w:lineRule="auto"/>
      </w:pPr>
      <w:bookmarkStart w:id="6" w:name="_ENREF_7"/>
      <w:r>
        <w:t xml:space="preserve">7. </w:t>
      </w:r>
      <w:r w:rsidR="001C1BC4" w:rsidRPr="00493B79">
        <w:t>Choi HR, Kwon YM, Freiberg AA, Nelson SB, Malchau H. Periprosthetic joint infection with negative culture results: clinical characteristics and treatment outcome. The Journal of arthroplasty 2013;28:899-903. 10.1016/j.arth.2012.10.022</w:t>
      </w:r>
      <w:bookmarkEnd w:id="6"/>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7" w:name="_ENREF_8"/>
      <w:r>
        <w:t xml:space="preserve">8. </w:t>
      </w:r>
      <w:r w:rsidR="001C1BC4" w:rsidRPr="00493B79">
        <w:t>Corvec S, Portillo ME, Pasticci BM, Borens O, Trampuz A. Epidemiology and new developments in the diagnosis of prosthetic joint infection. The International journal of artificial organs 2012;35:923-934. 10.5301/ijao.5000168</w:t>
      </w:r>
      <w:bookmarkEnd w:id="7"/>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8" w:name="_ENREF_9"/>
      <w:r>
        <w:t xml:space="preserve">9. </w:t>
      </w:r>
      <w:r w:rsidR="001C1BC4" w:rsidRPr="00493B79">
        <w:t>Darouiche RO, Mansouri MD, Zakarevicz D, AlSharif A, Landon GC. In Vivo Efficacy of Antimicrobial-Coated Devices. The Journal of Bone &amp; Joint Surgery 2007;89:792-797. 10.2106/jbjs.f.00414</w:t>
      </w:r>
      <w:bookmarkEnd w:id="8"/>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9" w:name="_ENREF_10"/>
      <w:r>
        <w:t xml:space="preserve">10. </w:t>
      </w:r>
      <w:r w:rsidR="001C1BC4" w:rsidRPr="00493B79">
        <w:t>Franceschini V, Chillemi C. Periprosthetic Shoulder Infection. The Open Orthopaedics Journal 2013;7:243-249. 10.2174/1874325001307010243</w:t>
      </w:r>
      <w:bookmarkEnd w:id="9"/>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0" w:name="_ENREF_11"/>
      <w:r>
        <w:t xml:space="preserve">11. </w:t>
      </w:r>
      <w:r w:rsidR="001C1BC4" w:rsidRPr="00493B79">
        <w:t>Furustrand Tafin U, Corvec S, Betrisey B, Zimmerli W, Trampuz A. Role of Rifampin against Propionibacterium acnes Biofilm In Vitro and in an Experimental Foreign-Body Infection Model. Antimicrobial agents and chemotherapy 2012;56:1885-1891. 10.1128/aac.05552-11</w:t>
      </w:r>
      <w:bookmarkEnd w:id="10"/>
    </w:p>
    <w:p w:rsidR="00493B79" w:rsidRPr="00493B79" w:rsidRDefault="00493B79" w:rsidP="00493B79">
      <w:pPr>
        <w:pStyle w:val="EndNoteBibliography"/>
        <w:spacing w:line="480" w:lineRule="auto"/>
      </w:pPr>
    </w:p>
    <w:p w:rsidR="001C1BC4" w:rsidRPr="00493B79" w:rsidRDefault="00493B79" w:rsidP="00493B79">
      <w:pPr>
        <w:pStyle w:val="EndNoteBibliography"/>
        <w:spacing w:line="480" w:lineRule="auto"/>
      </w:pPr>
      <w:bookmarkStart w:id="11" w:name="_ENREF_12"/>
      <w:r>
        <w:t xml:space="preserve">12. </w:t>
      </w:r>
      <w:r w:rsidR="001C1BC4" w:rsidRPr="00493B79">
        <w:t xml:space="preserve">Gagnon RF, Richards GK, Kostiner GB. Time-kill efficacy of antibiotics in combination with rifampin against Staphylococcus epidermidis biofilms. Advances in peritoneal dialysis Conference on Peritoneal Dialysis 1994;10:189-192. </w:t>
      </w:r>
      <w:bookmarkEnd w:id="11"/>
    </w:p>
    <w:p w:rsidR="001C1BC4" w:rsidRDefault="00493B79" w:rsidP="00493B79">
      <w:pPr>
        <w:pStyle w:val="EndNoteBibliography"/>
        <w:spacing w:line="480" w:lineRule="auto"/>
      </w:pPr>
      <w:bookmarkStart w:id="12" w:name="_ENREF_13"/>
      <w:r>
        <w:t xml:space="preserve">13. </w:t>
      </w:r>
      <w:r w:rsidR="001C1BC4" w:rsidRPr="00493B79">
        <w:t>Hiller NL, Chauhan A, Palmer M, Jain S, Sotereanos NG, Altman GT et al. Presence of bacteria in failed anterior cruciate ligament reconstructions. SpringerPlus 2015;4:460. 10.1186/s40064-015-1213-2</w:t>
      </w:r>
      <w:bookmarkEnd w:id="12"/>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3" w:name="_ENREF_14"/>
      <w:r>
        <w:t xml:space="preserve">14. </w:t>
      </w:r>
      <w:r w:rsidR="001C1BC4" w:rsidRPr="00493B79">
        <w:t>Høiby N, Ciofu O, Johansen HK, Song Z-j, Moser C, Jensen PØ et al. The clinical impact of bacterial biofilms. International Journal of Oral Science 2011;3:55-65. 10.4248/IJOS11026</w:t>
      </w:r>
      <w:bookmarkEnd w:id="13"/>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4" w:name="_ENREF_15"/>
      <w:r>
        <w:t xml:space="preserve">15. </w:t>
      </w:r>
      <w:r w:rsidR="001C1BC4" w:rsidRPr="00493B79">
        <w:t>Holmberg A, Lood R, Morgelin M, Soderquist B, Holst E, Collin M et al. Biofilm formation by Propionibacterium acnes is a characteristic of invasive isolates. Clinical microbiology and infection : the official publication of the European Society of Clinical Microbiology and Infectious Diseases 2009;15:787-795. 10.1111/j.1469-0691.2009.02747.x</w:t>
      </w:r>
      <w:bookmarkEnd w:id="14"/>
    </w:p>
    <w:p w:rsidR="00493B79" w:rsidRDefault="00493B79" w:rsidP="00493B79">
      <w:pPr>
        <w:pStyle w:val="EndNoteBibliography"/>
        <w:spacing w:line="480" w:lineRule="auto"/>
      </w:pPr>
    </w:p>
    <w:p w:rsidR="001C1BC4" w:rsidRDefault="00493B79" w:rsidP="00493B79">
      <w:pPr>
        <w:pStyle w:val="EndNoteBibliography"/>
        <w:spacing w:line="480" w:lineRule="auto"/>
      </w:pPr>
      <w:r>
        <w:t>16. BLINDED FOR REVIEW PURPOSES</w:t>
      </w:r>
      <w:bookmarkStart w:id="15" w:name="_ENREF_16"/>
      <w:r>
        <w:t xml:space="preserve"> </w:t>
      </w:r>
      <w:r w:rsidRPr="00493B79">
        <w:rPr>
          <w:highlight w:val="black"/>
        </w:rPr>
        <w:t xml:space="preserve">16. </w:t>
      </w:r>
      <w:r w:rsidR="001C1BC4" w:rsidRPr="00493B79">
        <w:rPr>
          <w:highlight w:val="black"/>
        </w:rPr>
        <w:t>Howlin RP, Brayford MJ, Webb JS, Cooper JJ, Aiken SS, Stoodley P. Antibiotic-Loaded Synthetic Calcium Sulfate Beads for Prevention of Bacterial Colonization and Biofilm Formation in Periprosthetic Infections. Antimicrobial agents and chemotherapy 2015;59:111-120. 10.1128/aac.03676-14</w:t>
      </w:r>
      <w:bookmarkEnd w:id="15"/>
    </w:p>
    <w:p w:rsidR="00493B79" w:rsidRPr="00493B79" w:rsidRDefault="00493B79" w:rsidP="00493B79">
      <w:pPr>
        <w:pStyle w:val="EndNoteBibliography"/>
        <w:spacing w:line="480" w:lineRule="auto"/>
      </w:pPr>
    </w:p>
    <w:p w:rsidR="001C1BC4" w:rsidRPr="00493B79" w:rsidRDefault="00493B79" w:rsidP="00493B79">
      <w:pPr>
        <w:pStyle w:val="EndNoteBibliography"/>
        <w:spacing w:line="480" w:lineRule="auto"/>
      </w:pPr>
      <w:bookmarkStart w:id="16" w:name="_ENREF_17"/>
      <w:r>
        <w:t xml:space="preserve">17. </w:t>
      </w:r>
      <w:r w:rsidR="001C1BC4" w:rsidRPr="00493B79">
        <w:t>Jahns AC, Alexeyev OA. Three dimensional distribution of Propionibacterium acnes biofilms in human skin. Experimental Dermatology 2014;23:687-689. 10.1111/exd.12482</w:t>
      </w:r>
      <w:bookmarkEnd w:id="16"/>
    </w:p>
    <w:p w:rsidR="001C1BC4" w:rsidRDefault="00493B79" w:rsidP="00493B79">
      <w:pPr>
        <w:pStyle w:val="EndNoteBibliography"/>
        <w:spacing w:line="480" w:lineRule="auto"/>
      </w:pPr>
      <w:bookmarkStart w:id="17" w:name="_ENREF_18"/>
      <w:r>
        <w:t xml:space="preserve">18. </w:t>
      </w:r>
      <w:r w:rsidR="001C1BC4" w:rsidRPr="00493B79">
        <w:t>Jamsen E, Huhtala H, Puolakka T, Moilanen T. Risk factors for infection after knee arthroplasty. A register-based analysis of 43,149 cases. The Journal of bone and joint surgery American volume 2009;91:38-47. 10.2106/jbjs.g.01686</w:t>
      </w:r>
      <w:bookmarkEnd w:id="17"/>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8" w:name="_ENREF_19"/>
      <w:r>
        <w:t xml:space="preserve">19. </w:t>
      </w:r>
      <w:r w:rsidR="001C1BC4" w:rsidRPr="00493B79">
        <w:t xml:space="preserve">Kallala R, Nizam I, Haddad F. Outcomes Following Use of Antibiotic-Eluting, Absorbable, Calcium Sulphate Beads in Revision Hip and Knee Surgery for Periprosthetic Infection. Bone &amp;amp; Joint Journal Orthopaedic Proceedings Supplement 2013;95-B:364-364. </w:t>
      </w:r>
      <w:bookmarkEnd w:id="18"/>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19" w:name="_ENREF_20"/>
      <w:r>
        <w:t xml:space="preserve">20. </w:t>
      </w:r>
      <w:r w:rsidR="001C1BC4" w:rsidRPr="00493B79">
        <w:t>Ketonis C, Barr S, Adams CS, Shapiro IM, Parvizi J, Hickok NJ. Vancomycin Bonded to Bone Grafts Prevents Bacterial Colonization. Antimicrobial agents and chemotherapy 2011;55:487-494. 10.1128/AAC.00741-10</w:t>
      </w:r>
      <w:bookmarkEnd w:id="19"/>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0" w:name="_ENREF_21"/>
      <w:r>
        <w:t xml:space="preserve">21. </w:t>
      </w:r>
      <w:r w:rsidR="001C1BC4" w:rsidRPr="00493B79">
        <w:t xml:space="preserve">Klekamp J, Dawson JM, Haas DW, DeBoer D, Christie M. The use of vancomycin and tobramycin in acrylic bone cement: biomechanical effects and elution kinetics for use in joint arthroplasty. The Journal of arthroplasty 1999;14:339-346. </w:t>
      </w:r>
      <w:bookmarkEnd w:id="20"/>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1" w:name="_ENREF_22"/>
      <w:r>
        <w:t xml:space="preserve">22. </w:t>
      </w:r>
      <w:r w:rsidR="001C1BC4" w:rsidRPr="00493B79">
        <w:t>Lee MJ, Pottinger PS, Butler-Wu S, Bumgarner RE, Russ SM, Matsen FA, 3rd. Propionibacterium persists in the skin despite standard surgical preparation. The Journal of bone and joint surgery American volume 2014;96:1447-1450. 10.2106/jbjs.m.01474</w:t>
      </w:r>
      <w:bookmarkEnd w:id="21"/>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2" w:name="_ENREF_23"/>
      <w:r>
        <w:t xml:space="preserve">23. </w:t>
      </w:r>
      <w:r w:rsidR="001C1BC4" w:rsidRPr="00493B79">
        <w:t xml:space="preserve">Lei D, Jing L, Yang-yong S. Calcium sulfate versus calcium phosphate in treating traumatic fractures. Journal of Clinical Rehabilitative Tissue Engineering Research 2008;12:9783-9786. </w:t>
      </w:r>
      <w:bookmarkEnd w:id="22"/>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3" w:name="_ENREF_24"/>
      <w:r>
        <w:t xml:space="preserve">24. </w:t>
      </w:r>
      <w:r w:rsidR="001C1BC4" w:rsidRPr="00493B79">
        <w:t>Lentino JR. Prosthetic joint infections: bane of orthopedists, challenge for infectious disease specialists. Clinical infectious diseases : an official publication of the Infectious Diseases Society of America 2003;36:1157-1161. 10.1086/374554</w:t>
      </w:r>
      <w:bookmarkEnd w:id="23"/>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4" w:name="_ENREF_25"/>
      <w:r>
        <w:t xml:space="preserve">25. </w:t>
      </w:r>
      <w:r w:rsidR="001C1BC4" w:rsidRPr="00493B79">
        <w:t>Lovati AB, Drago L, Monti L, De Vecchi E, Previdi S, Banfi G et al. Diabetic mouse model of orthopaedic implant-related Staphylococcus aureus infection. PloS one 2013;8:e67628. 10.1371/journal.pone.0067628</w:t>
      </w:r>
      <w:bookmarkEnd w:id="24"/>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5" w:name="_ENREF_26"/>
      <w:r>
        <w:t xml:space="preserve">26. </w:t>
      </w:r>
      <w:r w:rsidR="001C1BC4" w:rsidRPr="00493B79">
        <w:t>Matsen FA, 3rd, Russ SM, Bertelsen A, Butler-Wu S, Pottinger PS. Propionibacterium can be isolated from deep cultures obtained at primary arthroplasty despite intravenous antimicrobial prophylaxis. Journal of shoulder a</w:t>
      </w:r>
      <w:r>
        <w:t xml:space="preserve">nd elbow surgery </w:t>
      </w:r>
      <w:r w:rsidR="001C1BC4" w:rsidRPr="00493B79">
        <w:t xml:space="preserve"> 2015;24:844-847. 10.1016/j.jse.2014.10.016</w:t>
      </w:r>
      <w:bookmarkEnd w:id="25"/>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6" w:name="_ENREF_27"/>
      <w:r>
        <w:t xml:space="preserve">27. </w:t>
      </w:r>
      <w:r w:rsidR="001C1BC4" w:rsidRPr="00493B79">
        <w:t>McConoughey SJ, Howlin R, Granger JF, Manring MM, Calhoun JH, Shirtliff M et al. Biofilms in periprosthetic orthopedic infections. Future microbiology 2014;9:987-1007. 10.2217/fmb.14.64</w:t>
      </w:r>
      <w:bookmarkEnd w:id="26"/>
    </w:p>
    <w:p w:rsidR="00493B79" w:rsidRPr="00493B79" w:rsidRDefault="00493B79" w:rsidP="00493B79">
      <w:pPr>
        <w:pStyle w:val="EndNoteBibliography"/>
        <w:spacing w:line="480" w:lineRule="auto"/>
      </w:pPr>
    </w:p>
    <w:p w:rsidR="001C1BC4" w:rsidRPr="00493B79" w:rsidRDefault="00493B79" w:rsidP="00493B79">
      <w:pPr>
        <w:pStyle w:val="EndNoteBibliography"/>
        <w:spacing w:line="480" w:lineRule="auto"/>
      </w:pPr>
      <w:bookmarkStart w:id="27" w:name="_ENREF_28"/>
      <w:r>
        <w:t xml:space="preserve">28. BLINDED FOR REVIEW PURPOSES </w:t>
      </w:r>
      <w:r w:rsidR="001C1BC4" w:rsidRPr="00493B79">
        <w:rPr>
          <w:highlight w:val="black"/>
        </w:rPr>
        <w:t>McConoughey SJ, Howlin RP, Wiseman J, Stoodley P, Calhoun JH. Comparing PMMA and calcium sulfate as carriers for the local delivery of antibiotics to infected surgical sites. Journal of biomedical materials research Part B, Applied biomaterials 2015;103:870-877. 10.1002/jbm.b.33247</w:t>
      </w:r>
      <w:bookmarkEnd w:id="27"/>
    </w:p>
    <w:p w:rsidR="00493B79" w:rsidRDefault="00493B79" w:rsidP="00493B79">
      <w:pPr>
        <w:pStyle w:val="EndNoteBibliography"/>
        <w:spacing w:line="480" w:lineRule="auto"/>
      </w:pPr>
      <w:bookmarkStart w:id="28" w:name="_ENREF_29"/>
    </w:p>
    <w:p w:rsidR="001C1BC4" w:rsidRDefault="00493B79" w:rsidP="00493B79">
      <w:pPr>
        <w:pStyle w:val="EndNoteBibliography"/>
        <w:spacing w:line="480" w:lineRule="auto"/>
      </w:pPr>
      <w:r>
        <w:t xml:space="preserve">29. </w:t>
      </w:r>
      <w:r w:rsidR="001C1BC4" w:rsidRPr="00493B79">
        <w:t>McGoldrick E, McElvany MD, Butler-Wu S, Pottinger PS, Matsen FA, 3rd. Substantial cultures of Propionibacterium can be found in apparently aseptic shoulders revised three years or more after the index arthroplasty. Journal of shoulder a</w:t>
      </w:r>
      <w:r>
        <w:t>nd elbow surgery</w:t>
      </w:r>
      <w:r w:rsidR="001C1BC4" w:rsidRPr="00493B79">
        <w:t xml:space="preserve"> 2015;24:31-35. 10.1016/j.jse.2014.05.008</w:t>
      </w:r>
      <w:bookmarkEnd w:id="28"/>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29" w:name="_ENREF_30"/>
      <w:r>
        <w:t xml:space="preserve">30. </w:t>
      </w:r>
      <w:r w:rsidR="001C1BC4" w:rsidRPr="00493B79">
        <w:t xml:space="preserve">McPherson EJ, Dipane MV, Sherif SM. Dissolvable Antibiotic Beads in Treatment of Periprosthetic Joint Infection and Revision Arthroplasty. The Use of Synthetic Pure Calcium Sulfate (Stimulan®)Impregnated with Vancomycin &amp; Tobramycin. Reconstructive Review 2013;3:32-43. </w:t>
      </w:r>
      <w:bookmarkEnd w:id="29"/>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0" w:name="_ENREF_31"/>
      <w:r>
        <w:t xml:space="preserve">31. </w:t>
      </w:r>
      <w:r w:rsidR="001C1BC4" w:rsidRPr="00493B79">
        <w:t>Mook WR, Klement MR, Green CL, Hazen KC, Garrigues GE. The Incidence of Propionibacterium acnes in Open Shoulder Surgery. A Controlled Diagnostic Study 2015;97:957-963. 10.2106/jbjs.n.00784</w:t>
      </w:r>
      <w:bookmarkEnd w:id="30"/>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1" w:name="_ENREF_32"/>
      <w:r>
        <w:t xml:space="preserve">32. </w:t>
      </w:r>
      <w:r w:rsidR="001C1BC4" w:rsidRPr="00493B79">
        <w:t>Oliver RA, Lovric V, Yu Y, Christou C, Aiken SS, Cooper JJ et al. Development of a Novel Model for the Assessment of Dead-Space Management in Soft Tissue. PloS one 2015;10:e0136514. 10.1371/journal.pone.0136514</w:t>
      </w:r>
      <w:bookmarkEnd w:id="31"/>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2" w:name="_ENREF_33"/>
      <w:r>
        <w:t xml:space="preserve">33. </w:t>
      </w:r>
      <w:r w:rsidR="001C1BC4" w:rsidRPr="00493B79">
        <w:t>Osmon DR, Berbari EF, Berendt AR, Lew D, Zimmerli W, Steckelberg JM et al. Executive Summary: Diagnosis and Management of Prosthetic Joint Infection: Clinical Practice Guidelines by the Infectious Diseases Society of America. Clinical Infectious Diseases 2013;56:1-10. 10.1093/cid/cis966</w:t>
      </w:r>
      <w:bookmarkEnd w:id="32"/>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3" w:name="_ENREF_34"/>
      <w:r>
        <w:t xml:space="preserve">34. </w:t>
      </w:r>
      <w:r w:rsidR="001C1BC4" w:rsidRPr="00493B79">
        <w:t xml:space="preserve">Padegimas EM, Maltenfort M, Ramsey ML, Williams GR, Parvizi J, Namdari S. Periprosthetic shoulder infection in the United States: incidence and economic burden. Journal of Shoulder and Elbow Surgery 2015;24:741-746. </w:t>
      </w:r>
      <w:bookmarkEnd w:id="33"/>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4" w:name="_ENREF_35"/>
      <w:r>
        <w:t xml:space="preserve">35. </w:t>
      </w:r>
      <w:r w:rsidR="001C1BC4" w:rsidRPr="00493B79">
        <w:t xml:space="preserve">Petty W, Spanier S, Shuster JJ, Silverthorne C. The influence of skeletal implants on incidence of infection. Experiments in a canine model. The Journal of bone and joint surgery American volume 1985;67:1236-1244. </w:t>
      </w:r>
      <w:bookmarkEnd w:id="34"/>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5" w:name="_ENREF_36"/>
      <w:r>
        <w:t xml:space="preserve">36. </w:t>
      </w:r>
      <w:r w:rsidR="001C1BC4" w:rsidRPr="00493B79">
        <w:t>Phadnis J, Gordon D, Krishnan J, Bain GI. Frequent isolation of Propionibacterium acnes from the shoulder dermis despite skin preparation and prophylactic antibiotics. Journal of shoulder and elbow surgery</w:t>
      </w:r>
      <w:r>
        <w:t xml:space="preserve"> </w:t>
      </w:r>
      <w:r w:rsidR="001C1BC4" w:rsidRPr="00493B79">
        <w:t>2016;25:304-310. 10.1016/j.jse.2015.08.002</w:t>
      </w:r>
      <w:bookmarkEnd w:id="35"/>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6" w:name="_ENREF_37"/>
      <w:r>
        <w:t xml:space="preserve">37. </w:t>
      </w:r>
      <w:r w:rsidR="001C1BC4" w:rsidRPr="00493B79">
        <w:t>Plotz PH, Davis BD. Synergism between streptomycin and penicillin: a proposed m</w:t>
      </w:r>
      <w:r>
        <w:t>echanism. Science</w:t>
      </w:r>
      <w:r w:rsidR="001C1BC4" w:rsidRPr="00493B79">
        <w:t xml:space="preserve"> 1962;135:1067-1068. </w:t>
      </w:r>
      <w:bookmarkEnd w:id="36"/>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7" w:name="_ENREF_38"/>
      <w:r>
        <w:t xml:space="preserve">38. </w:t>
      </w:r>
      <w:r w:rsidR="001C1BC4" w:rsidRPr="00493B79">
        <w:t>Portillo ME, Corvec S, Borens O, Trampuz A. Propionibacterium acnes: An Underestimated Pathogen in Implant-Associated Infections. BioMed research international 2013;2013:804391. 10.1155/2013/804391</w:t>
      </w:r>
      <w:bookmarkEnd w:id="37"/>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8" w:name="_ENREF_39"/>
      <w:r>
        <w:t xml:space="preserve">39. </w:t>
      </w:r>
      <w:r w:rsidR="001C1BC4" w:rsidRPr="00493B79">
        <w:t>Pottinger P, Butler-Wu S, Neradilek MB, Merritt A, Bertelsen A, Jette JL et al. Prognostic factors for bacterial cultures positive for Propionibacterium acnes and other organisms in a large series of revision shoulder arthroplasties performed for stiffness, pain, or loosening. The Journal of bone and joint surgery American volume 2012;94:2075-2083. 10.2106/jbjs.k.00861</w:t>
      </w:r>
      <w:bookmarkEnd w:id="38"/>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39" w:name="_ENREF_40"/>
      <w:r>
        <w:t xml:space="preserve">40. </w:t>
      </w:r>
      <w:r w:rsidR="001C1BC4" w:rsidRPr="00493B79">
        <w:t xml:space="preserve">Ramage G, Tunney MM, Patrick S, Gorman SP, Nixon JR. Formation of Propionibacterium acnes biofilms on orthopaedic biomaterials and their susceptibility to antimicrobials. Biomaterials 2003;24:3221-3227. </w:t>
      </w:r>
      <w:bookmarkEnd w:id="39"/>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0" w:name="_ENREF_41"/>
      <w:r>
        <w:t xml:space="preserve">41. </w:t>
      </w:r>
      <w:r w:rsidR="001C1BC4" w:rsidRPr="00493B79">
        <w:t>Sabesan VJ, Ho JC, Kovacevic D, Iannotti JP. Two-stage reimplantation for treating prosthetic shoulder infections. Clinical orthopaedics and related research 2011;469:2538-2543. 10.1007/s11999-011-1774-5</w:t>
      </w:r>
      <w:bookmarkEnd w:id="40"/>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1" w:name="_ENREF_42"/>
      <w:r>
        <w:t xml:space="preserve">42. </w:t>
      </w:r>
      <w:r w:rsidR="001C1BC4" w:rsidRPr="00493B79">
        <w:t>Stoodley P, Nistico L, Johnson S, Lasko LA, Baratz M, Gahlot V et al. Direct demonstration of viable Staphylococcus aureus biofilms in an infected total joint arthroplasty. A case report. The Journal of bone and joint surgery American volume 2008;90:1751-1758. 10.2106/jbjs.g.00838</w:t>
      </w:r>
      <w:bookmarkEnd w:id="41"/>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2" w:name="_ENREF_43"/>
      <w:r>
        <w:t xml:space="preserve">43. </w:t>
      </w:r>
      <w:r w:rsidR="001C1BC4" w:rsidRPr="00493B79">
        <w:t>Tan HL, Lin WT, Tang TT. The use of antimicrobial-impregnated PMMA to manage periprosthetic infections: controversial issues and the latest developments. The International journal of artificial organs 2012;35:832-839. 10.5301/ijao.5000163</w:t>
      </w:r>
      <w:bookmarkEnd w:id="42"/>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3" w:name="_ENREF_44"/>
      <w:r>
        <w:t xml:space="preserve">44. </w:t>
      </w:r>
      <w:r w:rsidR="001C1BC4" w:rsidRPr="00493B79">
        <w:t>Tande AJ, Patel R. Prosthetic Joint Infection. Clinical Microbiology Reviews 2014;27:302-345. 10.1128/cmr.00111-13</w:t>
      </w:r>
      <w:bookmarkEnd w:id="43"/>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4" w:name="_ENREF_45"/>
      <w:r>
        <w:t xml:space="preserve">45. </w:t>
      </w:r>
      <w:r w:rsidR="001C1BC4" w:rsidRPr="00493B79">
        <w:t>Tebruegge M, Jones C, de Graaf H, Sukhtankar P, Allan RN, Howlin RP et al. Invasive Propionibacterium acnes infections in a non-selective patient cohort: clinical manifestations, management and outcome. European Journal of Clinical Microbiology &amp; Infectious Diseases 2015;34:527-534. 10.1007/s10096-014-2256-y</w:t>
      </w:r>
      <w:bookmarkEnd w:id="44"/>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5" w:name="_ENREF_46"/>
      <w:r>
        <w:t xml:space="preserve">46. </w:t>
      </w:r>
      <w:r w:rsidR="001C1BC4" w:rsidRPr="00493B79">
        <w:t>Topolski MS, Chin PY, Sperling JW, Cofield RH. Revision shoulder arthroplasty with positive intraoperative cultures: the value of preoperative studies and intraoperative histology. Journal of shoulder a</w:t>
      </w:r>
      <w:r>
        <w:t>nd elbow surgery</w:t>
      </w:r>
      <w:r w:rsidR="001C1BC4" w:rsidRPr="00493B79">
        <w:t xml:space="preserve"> 2006;15:402-406. 10.1016/j.jse.2005.10.001</w:t>
      </w:r>
      <w:bookmarkEnd w:id="45"/>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6" w:name="_ENREF_47"/>
      <w:r>
        <w:t xml:space="preserve">47. </w:t>
      </w:r>
      <w:r w:rsidR="001C1BC4" w:rsidRPr="00493B79">
        <w:t>Trampuz A, Widmer AF. Infections associated with orthopedic implants. Current opinion in infec</w:t>
      </w:r>
      <w:r>
        <w:t xml:space="preserve">tious diseases 2006;19:349-356. </w:t>
      </w:r>
      <w:r w:rsidR="001C1BC4" w:rsidRPr="00493B79">
        <w:t>10.1097/01.qco.0000235161.85925.e8</w:t>
      </w:r>
      <w:bookmarkEnd w:id="46"/>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7" w:name="_ENREF_48"/>
      <w:r>
        <w:t xml:space="preserve">48. </w:t>
      </w:r>
      <w:r w:rsidR="001C1BC4" w:rsidRPr="00493B79">
        <w:t xml:space="preserve">Watanakunakorn C, Tisone JC. Synergism between vancomycin and gentamicin or tobramycin for methicillin-susceptible and methicillin-resistant Staphylococcus aureus strains. Antimicrobial agents and chemotherapy 1982;22:903-905. </w:t>
      </w:r>
      <w:bookmarkEnd w:id="47"/>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8" w:name="_ENREF_49"/>
      <w:r>
        <w:t xml:space="preserve">49. </w:t>
      </w:r>
      <w:r w:rsidR="001C1BC4" w:rsidRPr="00493B79">
        <w:t>Webb JCJ, Spencer RF. The role of polymethylmethacrylate bone cement in modern orthopaedic surgery. Journal of Bone &amp; Joint Surgery, British Volume 2007;89-B:851-857. 10.1302/0301-620x.89b7.19148</w:t>
      </w:r>
      <w:bookmarkEnd w:id="48"/>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49" w:name="_ENREF_50"/>
      <w:r>
        <w:t xml:space="preserve">50. </w:t>
      </w:r>
      <w:r w:rsidR="001C1BC4" w:rsidRPr="00493B79">
        <w:t>Wimmer M, Friedrich M, Randau T, Ploeger M, Schmolders J, Strauss A et al. Polymicrobial infections reduce the cure rate in prosthetic joint infections: outcome analysis with two-stage exchange and follow-up ≥two years. International orthopaedics 2015:1-7. 10.1007/s00264-015-2871-y</w:t>
      </w:r>
      <w:bookmarkEnd w:id="49"/>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50" w:name="_ENREF_51"/>
      <w:r>
        <w:t xml:space="preserve">51. </w:t>
      </w:r>
      <w:r w:rsidR="001C1BC4" w:rsidRPr="00493B79">
        <w:t>Xu Y, Rudkjøbing VB, Simonsen O, Pedersen C, Lorenzen J, Schønheyder HC et al. Bacterial diversity in suspected prosthetic joint infections: an exploratory study using 16S rRNA gene analysis. FEMS Immunology &amp; Medical Microbiology 2012;65:291-304. 10.1111/j.1574-695X.2012.00949.x</w:t>
      </w:r>
      <w:bookmarkEnd w:id="50"/>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51" w:name="_ENREF_52"/>
      <w:r>
        <w:t xml:space="preserve">52. </w:t>
      </w:r>
      <w:r w:rsidR="001C1BC4" w:rsidRPr="00493B79">
        <w:t xml:space="preserve">Zeller V, Ghorbani A, Strady C, Leonard P, Mamoudy P, Desplaces N. Propionibacterium acnes: An agent of prosthetic joint infection and colonization. Journal of Infection 2007;55:119-124. </w:t>
      </w:r>
      <w:bookmarkEnd w:id="51"/>
    </w:p>
    <w:p w:rsidR="00493B79" w:rsidRPr="00493B79" w:rsidRDefault="00493B79" w:rsidP="00493B79">
      <w:pPr>
        <w:pStyle w:val="EndNoteBibliography"/>
        <w:spacing w:line="480" w:lineRule="auto"/>
      </w:pPr>
    </w:p>
    <w:p w:rsidR="001C1BC4" w:rsidRDefault="00493B79" w:rsidP="00493B79">
      <w:pPr>
        <w:pStyle w:val="EndNoteBibliography"/>
        <w:spacing w:line="480" w:lineRule="auto"/>
      </w:pPr>
      <w:bookmarkStart w:id="52" w:name="_ENREF_53"/>
      <w:r>
        <w:t xml:space="preserve">53. </w:t>
      </w:r>
      <w:r w:rsidR="001C1BC4" w:rsidRPr="00493B79">
        <w:t>Zimmerli W, Moser C. Pathogenesis and treatment concepts of orthopaedic biofilm infections. FEMS immunology and medical microbiology 2012;65:158-168. 10.1111/j.1574-695X.2012.00938.x</w:t>
      </w:r>
      <w:bookmarkEnd w:id="52"/>
    </w:p>
    <w:p w:rsidR="00493B79" w:rsidRPr="00493B79" w:rsidRDefault="00493B79" w:rsidP="00493B79">
      <w:pPr>
        <w:pStyle w:val="EndNoteBibliography"/>
        <w:spacing w:line="480" w:lineRule="auto"/>
      </w:pPr>
    </w:p>
    <w:p w:rsidR="001C1BC4" w:rsidRPr="00493B79" w:rsidRDefault="00493B79" w:rsidP="00493B79">
      <w:pPr>
        <w:pStyle w:val="EndNoteBibliography"/>
        <w:spacing w:line="480" w:lineRule="auto"/>
      </w:pPr>
      <w:bookmarkStart w:id="53" w:name="_ENREF_54"/>
      <w:r>
        <w:t xml:space="preserve">54. </w:t>
      </w:r>
      <w:r w:rsidR="001C1BC4" w:rsidRPr="00493B79">
        <w:t>Zimmerli W, Trampuz A, Ochsner PE. Prosthetic-joint infections. The New England journal of medicine 2004;351:1645-1654. 10.1056/NEJMra040181</w:t>
      </w:r>
      <w:bookmarkEnd w:id="53"/>
    </w:p>
    <w:p w:rsidR="0085393E" w:rsidRDefault="00B10FC0" w:rsidP="00493B79">
      <w:pPr>
        <w:spacing w:line="480" w:lineRule="auto"/>
        <w:rPr>
          <w:rFonts w:ascii="Arial" w:hAnsi="Arial" w:cs="Arial"/>
        </w:rPr>
      </w:pPr>
      <w:r w:rsidRPr="00493B79">
        <w:fldChar w:fldCharType="end"/>
      </w:r>
    </w:p>
    <w:p w:rsidR="002244D1" w:rsidRDefault="002244D1" w:rsidP="00F83655">
      <w:pPr>
        <w:spacing w:line="480" w:lineRule="auto"/>
        <w:rPr>
          <w:rFonts w:ascii="Arial" w:hAnsi="Arial" w:cs="Arial"/>
        </w:rPr>
      </w:pPr>
    </w:p>
    <w:p w:rsidR="002244D1" w:rsidRDefault="002244D1" w:rsidP="00F83655">
      <w:pPr>
        <w:spacing w:line="480" w:lineRule="auto"/>
        <w:rPr>
          <w:rFonts w:ascii="Arial" w:hAnsi="Arial" w:cs="Arial"/>
        </w:rPr>
      </w:pPr>
    </w:p>
    <w:p w:rsidR="002244D1" w:rsidRDefault="002244D1" w:rsidP="00F83655">
      <w:pPr>
        <w:spacing w:line="480" w:lineRule="auto"/>
        <w:rPr>
          <w:rFonts w:ascii="Arial" w:hAnsi="Arial" w:cs="Arial"/>
        </w:rPr>
      </w:pPr>
    </w:p>
    <w:p w:rsidR="002244D1" w:rsidRDefault="002244D1" w:rsidP="00F83655">
      <w:pPr>
        <w:spacing w:line="480" w:lineRule="auto"/>
        <w:rPr>
          <w:rFonts w:ascii="Arial" w:hAnsi="Arial" w:cs="Arial"/>
        </w:rPr>
      </w:pPr>
    </w:p>
    <w:p w:rsidR="002244D1" w:rsidRDefault="002244D1" w:rsidP="00F83655">
      <w:pPr>
        <w:spacing w:line="480" w:lineRule="auto"/>
        <w:rPr>
          <w:rFonts w:ascii="Arial" w:hAnsi="Arial" w:cs="Arial"/>
        </w:rPr>
      </w:pPr>
    </w:p>
    <w:p w:rsidR="002244D1" w:rsidRDefault="002244D1" w:rsidP="00F83655">
      <w:pPr>
        <w:spacing w:line="480" w:lineRule="auto"/>
        <w:rPr>
          <w:rFonts w:ascii="Arial" w:hAnsi="Arial" w:cs="Arial"/>
        </w:rPr>
      </w:pPr>
    </w:p>
    <w:p w:rsidR="00493B79" w:rsidRDefault="00493B79" w:rsidP="00F83655">
      <w:pPr>
        <w:spacing w:line="480" w:lineRule="auto"/>
        <w:rPr>
          <w:rFonts w:ascii="Arial" w:hAnsi="Arial" w:cs="Arial"/>
        </w:rPr>
      </w:pPr>
    </w:p>
    <w:p w:rsidR="00493B79" w:rsidRDefault="00493B79" w:rsidP="00F83655">
      <w:pPr>
        <w:spacing w:line="480" w:lineRule="auto"/>
        <w:rPr>
          <w:rFonts w:ascii="Arial" w:hAnsi="Arial" w:cs="Arial"/>
        </w:rPr>
      </w:pPr>
    </w:p>
    <w:p w:rsidR="00493B79" w:rsidRDefault="00493B79" w:rsidP="00F83655">
      <w:pPr>
        <w:spacing w:line="480" w:lineRule="auto"/>
        <w:rPr>
          <w:rFonts w:ascii="Arial" w:hAnsi="Arial" w:cs="Arial"/>
        </w:rPr>
      </w:pPr>
    </w:p>
    <w:p w:rsidR="00493B79" w:rsidRDefault="00493B79" w:rsidP="00F83655">
      <w:pPr>
        <w:spacing w:line="480" w:lineRule="auto"/>
        <w:rPr>
          <w:rFonts w:ascii="Arial" w:hAnsi="Arial" w:cs="Arial"/>
        </w:rPr>
      </w:pPr>
    </w:p>
    <w:p w:rsidR="00493B79" w:rsidRDefault="00493B79" w:rsidP="00F83655">
      <w:pPr>
        <w:spacing w:line="480" w:lineRule="auto"/>
        <w:rPr>
          <w:rFonts w:ascii="Arial" w:hAnsi="Arial" w:cs="Arial"/>
        </w:rPr>
      </w:pPr>
    </w:p>
    <w:p w:rsidR="002244D1" w:rsidRPr="002E4613" w:rsidRDefault="002244D1" w:rsidP="002244D1">
      <w:pPr>
        <w:spacing w:line="480" w:lineRule="auto"/>
      </w:pPr>
      <w:r>
        <w:t>FIGURE AND TABLE LEGENDS</w:t>
      </w:r>
    </w:p>
    <w:p w:rsidR="002244D1" w:rsidRPr="002E4613" w:rsidRDefault="002244D1" w:rsidP="002244D1">
      <w:pPr>
        <w:spacing w:line="480" w:lineRule="auto"/>
        <w:rPr>
          <w:color w:val="000000"/>
          <w:lang w:eastAsia="en-US"/>
        </w:rPr>
      </w:pPr>
      <w:r w:rsidRPr="002E4613">
        <w:rPr>
          <w:b/>
          <w:bCs/>
          <w:color w:val="000000"/>
          <w:lang w:eastAsia="en-US"/>
        </w:rPr>
        <w:t>Fig</w:t>
      </w:r>
      <w:r>
        <w:rPr>
          <w:b/>
          <w:bCs/>
          <w:color w:val="000000"/>
          <w:lang w:eastAsia="en-US"/>
        </w:rPr>
        <w:t>ure</w:t>
      </w:r>
      <w:r w:rsidRPr="002E4613">
        <w:rPr>
          <w:b/>
          <w:bCs/>
          <w:color w:val="000000"/>
          <w:lang w:eastAsia="en-US"/>
        </w:rPr>
        <w:t xml:space="preserve"> 1. </w:t>
      </w:r>
      <w:r w:rsidRPr="002E4613">
        <w:rPr>
          <w:i/>
          <w:iCs/>
          <w:color w:val="000000"/>
          <w:lang w:eastAsia="en-US"/>
        </w:rPr>
        <w:t xml:space="preserve">P. acnes </w:t>
      </w:r>
      <w:r w:rsidRPr="002E4613">
        <w:rPr>
          <w:color w:val="000000"/>
          <w:lang w:eastAsia="en-US"/>
        </w:rPr>
        <w:t>ATCC 11827 biofilm formation on the surface of an unloaded PG-CSH bead over a period of 14 days. Surface colonisation was observed at Day 3 with evidence of EPS strands (indicated by red arrows), with small microcolonies noted at Day 7 with more extensive EPS deposition. At Day 14, biofilm was observed across the bead surface across a matted layer of EPS. Image scale bars: 10 μm.</w:t>
      </w:r>
    </w:p>
    <w:p w:rsidR="002244D1" w:rsidRPr="002E4613" w:rsidRDefault="002244D1" w:rsidP="002244D1">
      <w:pPr>
        <w:spacing w:line="480" w:lineRule="auto"/>
        <w:rPr>
          <w:color w:val="000000"/>
          <w:lang w:eastAsia="en-US"/>
        </w:rPr>
      </w:pPr>
    </w:p>
    <w:p w:rsidR="002244D1" w:rsidRPr="002E4613" w:rsidRDefault="002244D1" w:rsidP="002244D1">
      <w:pPr>
        <w:spacing w:line="480" w:lineRule="auto"/>
      </w:pPr>
      <w:r>
        <w:rPr>
          <w:b/>
        </w:rPr>
        <w:t>Figure</w:t>
      </w:r>
      <w:r w:rsidRPr="002E4613">
        <w:rPr>
          <w:b/>
        </w:rPr>
        <w:t xml:space="preserve"> 2.</w:t>
      </w:r>
      <w:r w:rsidRPr="002E4613">
        <w:t xml:space="preserve"> Repeat agar diffusion assays to assess zones of inhibition (ZOI) of </w:t>
      </w:r>
      <w:r w:rsidRPr="002E4613">
        <w:rPr>
          <w:i/>
        </w:rPr>
        <w:t>P. acnes</w:t>
      </w:r>
      <w:r w:rsidRPr="002E4613">
        <w:t xml:space="preserve"> ATCC 11827 over a period of up to 120 days. Graphs show the ZOI (cm</w:t>
      </w:r>
      <w:r w:rsidRPr="002E4613">
        <w:rPr>
          <w:vertAlign w:val="superscript"/>
        </w:rPr>
        <w:t>2</w:t>
      </w:r>
      <w:r w:rsidRPr="002E4613">
        <w:t>)</w:t>
      </w:r>
      <w:r>
        <w:t xml:space="preserve"> surrounding unloaded</w:t>
      </w:r>
      <w:r w:rsidRPr="002E4613">
        <w:t>, tobramycin-loaded, vancomycin-loaded and vancomycin &amp; tobramycin in combination</w:t>
      </w:r>
      <w:r>
        <w:t>-loaded PG-CSH and PMMA beads. Data represents the mean of 3 experimental repeats</w:t>
      </w:r>
      <w:r w:rsidRPr="002E4613">
        <w:t xml:space="preserve"> with standard deviation bars.</w:t>
      </w:r>
    </w:p>
    <w:p w:rsidR="002244D1" w:rsidRPr="002E4613" w:rsidRDefault="002244D1" w:rsidP="002244D1">
      <w:pPr>
        <w:spacing w:line="480" w:lineRule="auto"/>
      </w:pPr>
    </w:p>
    <w:p w:rsidR="002244D1" w:rsidRPr="002E4613" w:rsidRDefault="002244D1" w:rsidP="002244D1">
      <w:pPr>
        <w:spacing w:line="480" w:lineRule="auto"/>
      </w:pPr>
      <w:r>
        <w:rPr>
          <w:b/>
        </w:rPr>
        <w:t>Figure</w:t>
      </w:r>
      <w:r w:rsidRPr="002E4613">
        <w:rPr>
          <w:b/>
        </w:rPr>
        <w:t xml:space="preserve"> 3.</w:t>
      </w:r>
      <w:r w:rsidRPr="002E4613">
        <w:rPr>
          <w:i/>
        </w:rPr>
        <w:t xml:space="preserve"> P. acnes </w:t>
      </w:r>
      <w:r w:rsidRPr="002E4613">
        <w:t xml:space="preserve">ATCC11827 biofilm formation on the glass surface of MatTek tissue culture plate </w:t>
      </w:r>
      <w:r w:rsidRPr="002E4613">
        <w:rPr>
          <w:i/>
        </w:rPr>
        <w:t>in vitro</w:t>
      </w:r>
      <w:r w:rsidRPr="002E4613">
        <w:t xml:space="preserve"> as observed by Live/Dead BacLight fluorescent staining and confocal laser scanning microscopy (CLSM). Image scale bars: 25 µm.</w:t>
      </w:r>
    </w:p>
    <w:p w:rsidR="002244D1" w:rsidRPr="002E4613" w:rsidRDefault="002244D1" w:rsidP="002244D1">
      <w:pPr>
        <w:spacing w:line="480" w:lineRule="auto"/>
      </w:pPr>
    </w:p>
    <w:p w:rsidR="002244D1" w:rsidRPr="002E4613" w:rsidRDefault="002244D1" w:rsidP="002244D1">
      <w:pPr>
        <w:spacing w:line="480" w:lineRule="auto"/>
      </w:pPr>
      <w:r>
        <w:rPr>
          <w:b/>
        </w:rPr>
        <w:t>Figure</w:t>
      </w:r>
      <w:r w:rsidRPr="002E4613">
        <w:rPr>
          <w:b/>
        </w:rPr>
        <w:t xml:space="preserve"> 4.</w:t>
      </w:r>
      <w:r w:rsidRPr="002E4613">
        <w:rPr>
          <w:i/>
        </w:rPr>
        <w:t xml:space="preserve"> P. acnes </w:t>
      </w:r>
      <w:r w:rsidRPr="002E4613">
        <w:t>ATCC11827 biofilm formation over 14 days in the presence of antibiotic-loaded PG-CSH beads as determined by CLSM images and colony forming unit counts (CFU/cm</w:t>
      </w:r>
      <w:r w:rsidRPr="002E4613">
        <w:rPr>
          <w:vertAlign w:val="superscript"/>
        </w:rPr>
        <w:t>2</w:t>
      </w:r>
      <w:r w:rsidRPr="002E4613">
        <w:t xml:space="preserve">). Data </w:t>
      </w:r>
      <w:r>
        <w:t xml:space="preserve">represents the </w:t>
      </w:r>
      <w:r w:rsidRPr="002E4613">
        <w:t xml:space="preserve">mean of </w:t>
      </w:r>
      <w:r>
        <w:t>3 experimental repeats (</w:t>
      </w:r>
      <w:r w:rsidRPr="002E4613">
        <w:t>15 data points</w:t>
      </w:r>
      <w:r>
        <w:t>, n=5 per</w:t>
      </w:r>
      <w:r w:rsidRPr="002E4613">
        <w:t xml:space="preserve"> per experimental repeat) with standard deviation bars. Arrows indicate a fresh bacterial challenge of 10</w:t>
      </w:r>
      <w:r w:rsidRPr="002E4613">
        <w:rPr>
          <w:vertAlign w:val="superscript"/>
        </w:rPr>
        <w:t>6</w:t>
      </w:r>
      <w:r w:rsidRPr="002E4613">
        <w:t xml:space="preserve"> CFU/ml bacterial challenges every 72 h. Image scale bars = 25 µm. </w:t>
      </w:r>
    </w:p>
    <w:p w:rsidR="002244D1" w:rsidRPr="002E4613" w:rsidRDefault="002244D1" w:rsidP="002244D1">
      <w:pPr>
        <w:spacing w:line="480" w:lineRule="auto"/>
        <w:rPr>
          <w:b/>
        </w:rPr>
      </w:pPr>
    </w:p>
    <w:p w:rsidR="002244D1" w:rsidRPr="002E4613" w:rsidRDefault="002244D1" w:rsidP="002244D1">
      <w:pPr>
        <w:spacing w:line="480" w:lineRule="auto"/>
      </w:pPr>
      <w:r>
        <w:rPr>
          <w:b/>
        </w:rPr>
        <w:t>Figure</w:t>
      </w:r>
      <w:r w:rsidRPr="002E4613">
        <w:rPr>
          <w:b/>
        </w:rPr>
        <w:t xml:space="preserve"> 5.</w:t>
      </w:r>
      <w:r w:rsidRPr="002E4613">
        <w:t xml:space="preserve"> Representative SEM image of the surface of an unloaded and a vancomycin &amp; tobramycin in combination loaded PG-CSH bead incubated with </w:t>
      </w:r>
      <w:r w:rsidRPr="002E4613">
        <w:rPr>
          <w:i/>
        </w:rPr>
        <w:t>P. acnes</w:t>
      </w:r>
      <w:r w:rsidRPr="002E4613">
        <w:t xml:space="preserve"> ATCC 11827 for 14 days with media exchange and a fresh bacterial challenge of 10</w:t>
      </w:r>
      <w:r w:rsidRPr="002E4613">
        <w:rPr>
          <w:vertAlign w:val="superscript"/>
        </w:rPr>
        <w:t>6</w:t>
      </w:r>
      <w:r w:rsidRPr="002E4613">
        <w:t xml:space="preserve"> CFU/ml every 72 h. Image scale bar: 10 µm.</w:t>
      </w:r>
    </w:p>
    <w:p w:rsidR="002244D1" w:rsidRPr="002E4613" w:rsidRDefault="002244D1" w:rsidP="002244D1">
      <w:pPr>
        <w:spacing w:line="480" w:lineRule="auto"/>
      </w:pPr>
    </w:p>
    <w:p w:rsidR="002244D1" w:rsidRPr="002E4613" w:rsidRDefault="002244D1" w:rsidP="002244D1">
      <w:pPr>
        <w:spacing w:line="480" w:lineRule="auto"/>
      </w:pPr>
      <w:r>
        <w:rPr>
          <w:b/>
        </w:rPr>
        <w:t xml:space="preserve">Figure </w:t>
      </w:r>
      <w:r w:rsidRPr="002E4613">
        <w:rPr>
          <w:b/>
        </w:rPr>
        <w:t>6.</w:t>
      </w:r>
      <w:r w:rsidRPr="002E4613">
        <w:t xml:space="preserve"> The effect of antibiotic-loaded PG-CSH beads with 1, 3 and 7 day contact times on </w:t>
      </w:r>
      <w:r>
        <w:t xml:space="preserve">established </w:t>
      </w:r>
      <w:r w:rsidRPr="002E4613">
        <w:t xml:space="preserve">biofilms of </w:t>
      </w:r>
      <w:r w:rsidRPr="002E4613">
        <w:rPr>
          <w:i/>
        </w:rPr>
        <w:t>P. acnes</w:t>
      </w:r>
      <w:r w:rsidRPr="002E4613">
        <w:t xml:space="preserve"> ATCC 11827. Data </w:t>
      </w:r>
      <w:r>
        <w:t xml:space="preserve">represent the mean log </w:t>
      </w:r>
      <w:r w:rsidRPr="002E4613">
        <w:t xml:space="preserve">reduction </w:t>
      </w:r>
      <w:r>
        <w:t xml:space="preserve">in viable cells elicited by vancomycin &amp; tobramycin in combination loaded beads relative to </w:t>
      </w:r>
      <w:r w:rsidRPr="002E4613">
        <w:t xml:space="preserve">unloaded </w:t>
      </w:r>
      <w:r>
        <w:t xml:space="preserve">beads </w:t>
      </w:r>
      <w:r w:rsidRPr="002E4613">
        <w:t xml:space="preserve">treatment </w:t>
      </w:r>
      <w:r>
        <w:t xml:space="preserve">from </w:t>
      </w:r>
      <w:r w:rsidRPr="002E4613">
        <w:t>10 data points (</w:t>
      </w:r>
      <w:r>
        <w:t>n=</w:t>
      </w:r>
      <w:r w:rsidRPr="002E4613">
        <w:t>5 per experimental repeat). * and ** indicated statistical difference (P=&lt;0.001).</w:t>
      </w:r>
    </w:p>
    <w:p w:rsidR="002244D1" w:rsidRPr="002E4613" w:rsidRDefault="002244D1" w:rsidP="002244D1">
      <w:pPr>
        <w:spacing w:line="480" w:lineRule="auto"/>
      </w:pPr>
    </w:p>
    <w:p w:rsidR="002244D1" w:rsidRPr="002E4613" w:rsidRDefault="002244D1" w:rsidP="002244D1">
      <w:pPr>
        <w:widowControl w:val="0"/>
        <w:spacing w:line="480" w:lineRule="auto"/>
      </w:pPr>
      <w:r>
        <w:rPr>
          <w:b/>
        </w:rPr>
        <w:t>Table I</w:t>
      </w:r>
      <w:r w:rsidRPr="002E4613">
        <w:rPr>
          <w:b/>
        </w:rPr>
        <w:t xml:space="preserve">. </w:t>
      </w:r>
      <w:r w:rsidRPr="002E4613">
        <w:t xml:space="preserve">Data summary of the minimum inhibitory concentration (MIC) and minimum bactericidal concentration (MBC) for </w:t>
      </w:r>
      <w:r w:rsidRPr="002E4613">
        <w:rPr>
          <w:i/>
        </w:rPr>
        <w:t xml:space="preserve">P. acnes </w:t>
      </w:r>
      <w:r w:rsidRPr="002E4613">
        <w:t>ATCC 11827</w:t>
      </w:r>
      <w:r>
        <w:t xml:space="preserve"> in planktonic and biofilm phenotypes</w:t>
      </w:r>
      <w:r w:rsidRPr="002E4613">
        <w:t xml:space="preserve">. </w:t>
      </w:r>
    </w:p>
    <w:p w:rsidR="002244D1" w:rsidRPr="00F83655" w:rsidRDefault="002244D1" w:rsidP="00F83655">
      <w:pPr>
        <w:spacing w:line="480" w:lineRule="auto"/>
        <w:rPr>
          <w:rFonts w:ascii="Arial" w:hAnsi="Arial" w:cs="Arial"/>
        </w:rPr>
      </w:pPr>
    </w:p>
    <w:sectPr w:rsidR="002244D1" w:rsidRPr="00F83655" w:rsidSect="00BB7DC4">
      <w:headerReference w:type="default" r:id="rId7"/>
      <w:footerReference w:type="default" r:id="rId8"/>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773" w:rsidRDefault="00A96773" w:rsidP="0016621E">
      <w:r>
        <w:separator/>
      </w:r>
    </w:p>
  </w:endnote>
  <w:endnote w:type="continuationSeparator" w:id="0">
    <w:p w:rsidR="00A96773" w:rsidRDefault="00A96773" w:rsidP="00166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6745644"/>
      <w:docPartObj>
        <w:docPartGallery w:val="Page Numbers (Bottom of Page)"/>
        <w:docPartUnique/>
      </w:docPartObj>
    </w:sdtPr>
    <w:sdtEndPr>
      <w:rPr>
        <w:noProof/>
      </w:rPr>
    </w:sdtEndPr>
    <w:sdtContent>
      <w:p w:rsidR="00F100D9" w:rsidRDefault="00F100D9">
        <w:pPr>
          <w:pStyle w:val="Footer"/>
          <w:jc w:val="right"/>
        </w:pPr>
        <w:r>
          <w:fldChar w:fldCharType="begin"/>
        </w:r>
        <w:r>
          <w:instrText xml:space="preserve"> PAGE   \* MERGEFORMAT </w:instrText>
        </w:r>
        <w:r>
          <w:fldChar w:fldCharType="separate"/>
        </w:r>
        <w:r w:rsidR="00F160B2">
          <w:rPr>
            <w:noProof/>
          </w:rPr>
          <w:t>1</w:t>
        </w:r>
        <w:r>
          <w:rPr>
            <w:noProof/>
          </w:rPr>
          <w:fldChar w:fldCharType="end"/>
        </w:r>
      </w:p>
    </w:sdtContent>
  </w:sdt>
  <w:p w:rsidR="00F100D9" w:rsidRDefault="00F100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773" w:rsidRDefault="00A96773" w:rsidP="0016621E">
      <w:r>
        <w:separator/>
      </w:r>
    </w:p>
  </w:footnote>
  <w:footnote w:type="continuationSeparator" w:id="0">
    <w:p w:rsidR="00A96773" w:rsidRDefault="00A96773" w:rsidP="001662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0D9" w:rsidRDefault="00F100D9">
    <w:pPr>
      <w:pStyle w:val="Header"/>
    </w:pPr>
    <w:r w:rsidRPr="00BF365F">
      <w:rPr>
        <w:iCs/>
        <w:lang w:val="en-US"/>
      </w:rPr>
      <w:t>F</w:t>
    </w:r>
    <w:r w:rsidRPr="00BF365F">
      <w:rPr>
        <w:lang w:val="en-US"/>
      </w:rPr>
      <w:t>or</w:t>
    </w:r>
    <w:r w:rsidRPr="002E4613">
      <w:rPr>
        <w:lang w:val="en-US"/>
      </w:rPr>
      <w:t xml:space="preserve">mation and prevention </w:t>
    </w:r>
    <w:r>
      <w:rPr>
        <w:lang w:val="en-US"/>
      </w:rPr>
      <w:t xml:space="preserve">of </w:t>
    </w:r>
    <w:r w:rsidRPr="00BE26BA">
      <w:rPr>
        <w:i/>
        <w:lang w:val="en-US"/>
      </w:rPr>
      <w:t>P. acnes</w:t>
    </w:r>
    <w:r>
      <w:rPr>
        <w:lang w:val="en-US"/>
      </w:rPr>
      <w:t xml:space="preserve"> biofil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9717FD"/>
    <w:multiLevelType w:val="multilevel"/>
    <w:tmpl w:val="1FD6C9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D681854"/>
    <w:multiLevelType w:val="multilevel"/>
    <w:tmpl w:val="F6DE49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F7C7361"/>
    <w:multiLevelType w:val="multilevel"/>
    <w:tmpl w:val="392A86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1731BD2"/>
    <w:multiLevelType w:val="multilevel"/>
    <w:tmpl w:val="03621C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houlder Elbow Sur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ztzzsso5rzvneap54vezekaze0xftx59wt&quot;&gt;My EndNote Library-Saved&lt;record-ids&gt;&lt;item&gt;12&lt;/item&gt;&lt;item&gt;14&lt;/item&gt;&lt;item&gt;16&lt;/item&gt;&lt;item&gt;237&lt;/item&gt;&lt;item&gt;249&lt;/item&gt;&lt;item&gt;263&lt;/item&gt;&lt;item&gt;272&lt;/item&gt;&lt;item&gt;273&lt;/item&gt;&lt;item&gt;291&lt;/item&gt;&lt;item&gt;301&lt;/item&gt;&lt;item&gt;302&lt;/item&gt;&lt;item&gt;314&lt;/item&gt;&lt;item&gt;317&lt;/item&gt;&lt;item&gt;323&lt;/item&gt;&lt;item&gt;342&lt;/item&gt;&lt;item&gt;345&lt;/item&gt;&lt;item&gt;347&lt;/item&gt;&lt;item&gt;348&lt;/item&gt;&lt;item&gt;353&lt;/item&gt;&lt;item&gt;354&lt;/item&gt;&lt;item&gt;355&lt;/item&gt;&lt;item&gt;359&lt;/item&gt;&lt;item&gt;361&lt;/item&gt;&lt;item&gt;362&lt;/item&gt;&lt;item&gt;364&lt;/item&gt;&lt;item&gt;365&lt;/item&gt;&lt;item&gt;366&lt;/item&gt;&lt;item&gt;367&lt;/item&gt;&lt;item&gt;369&lt;/item&gt;&lt;item&gt;370&lt;/item&gt;&lt;item&gt;372&lt;/item&gt;&lt;item&gt;373&lt;/item&gt;&lt;item&gt;374&lt;/item&gt;&lt;item&gt;375&lt;/item&gt;&lt;item&gt;377&lt;/item&gt;&lt;item&gt;391&lt;/item&gt;&lt;item&gt;392&lt;/item&gt;&lt;item&gt;394&lt;/item&gt;&lt;item&gt;411&lt;/item&gt;&lt;item&gt;420&lt;/item&gt;&lt;item&gt;421&lt;/item&gt;&lt;item&gt;423&lt;/item&gt;&lt;item&gt;425&lt;/item&gt;&lt;item&gt;427&lt;/item&gt;&lt;item&gt;435&lt;/item&gt;&lt;item&gt;438&lt;/item&gt;&lt;item&gt;439&lt;/item&gt;&lt;item&gt;440&lt;/item&gt;&lt;item&gt;443&lt;/item&gt;&lt;item&gt;444&lt;/item&gt;&lt;item&gt;445&lt;/item&gt;&lt;item&gt;446&lt;/item&gt;&lt;item&gt;449&lt;/item&gt;&lt;item&gt;450&lt;/item&gt;&lt;/record-ids&gt;&lt;/item&gt;&lt;/Libraries&gt;"/>
  </w:docVars>
  <w:rsids>
    <w:rsidRoot w:val="00C97045"/>
    <w:rsid w:val="00010840"/>
    <w:rsid w:val="0002352C"/>
    <w:rsid w:val="00025389"/>
    <w:rsid w:val="00027647"/>
    <w:rsid w:val="00027BB5"/>
    <w:rsid w:val="00044419"/>
    <w:rsid w:val="0004789D"/>
    <w:rsid w:val="00047D50"/>
    <w:rsid w:val="00054597"/>
    <w:rsid w:val="00054D36"/>
    <w:rsid w:val="00063AC4"/>
    <w:rsid w:val="00066BE6"/>
    <w:rsid w:val="00080673"/>
    <w:rsid w:val="00082322"/>
    <w:rsid w:val="00094655"/>
    <w:rsid w:val="000A7034"/>
    <w:rsid w:val="000B5852"/>
    <w:rsid w:val="000C6D15"/>
    <w:rsid w:val="000F12F4"/>
    <w:rsid w:val="00103185"/>
    <w:rsid w:val="001033BB"/>
    <w:rsid w:val="00105DB2"/>
    <w:rsid w:val="0011238B"/>
    <w:rsid w:val="00112ECB"/>
    <w:rsid w:val="001164FB"/>
    <w:rsid w:val="001209BA"/>
    <w:rsid w:val="0012100C"/>
    <w:rsid w:val="00123189"/>
    <w:rsid w:val="00124363"/>
    <w:rsid w:val="00127A7A"/>
    <w:rsid w:val="0013264A"/>
    <w:rsid w:val="00133A94"/>
    <w:rsid w:val="001525CC"/>
    <w:rsid w:val="0016296F"/>
    <w:rsid w:val="001635D8"/>
    <w:rsid w:val="00165C89"/>
    <w:rsid w:val="0016621E"/>
    <w:rsid w:val="001756D5"/>
    <w:rsid w:val="0018024D"/>
    <w:rsid w:val="0018544A"/>
    <w:rsid w:val="00192321"/>
    <w:rsid w:val="00192789"/>
    <w:rsid w:val="001A6CF5"/>
    <w:rsid w:val="001B1951"/>
    <w:rsid w:val="001B4451"/>
    <w:rsid w:val="001C1BC4"/>
    <w:rsid w:val="001D0348"/>
    <w:rsid w:val="001D1706"/>
    <w:rsid w:val="001D1755"/>
    <w:rsid w:val="001D287E"/>
    <w:rsid w:val="001E742E"/>
    <w:rsid w:val="001F309D"/>
    <w:rsid w:val="001F7965"/>
    <w:rsid w:val="002244D1"/>
    <w:rsid w:val="002319A2"/>
    <w:rsid w:val="002351F8"/>
    <w:rsid w:val="00250BF4"/>
    <w:rsid w:val="00253011"/>
    <w:rsid w:val="0025441A"/>
    <w:rsid w:val="0026500F"/>
    <w:rsid w:val="00286FCD"/>
    <w:rsid w:val="002875F4"/>
    <w:rsid w:val="0029263D"/>
    <w:rsid w:val="002E3A28"/>
    <w:rsid w:val="002E4613"/>
    <w:rsid w:val="002E7FED"/>
    <w:rsid w:val="002F018F"/>
    <w:rsid w:val="002F5549"/>
    <w:rsid w:val="002F75EC"/>
    <w:rsid w:val="003014B8"/>
    <w:rsid w:val="00307BCB"/>
    <w:rsid w:val="0031165B"/>
    <w:rsid w:val="00315238"/>
    <w:rsid w:val="003238C5"/>
    <w:rsid w:val="003526E0"/>
    <w:rsid w:val="003540AF"/>
    <w:rsid w:val="00356188"/>
    <w:rsid w:val="0036015F"/>
    <w:rsid w:val="00361CEB"/>
    <w:rsid w:val="003636CF"/>
    <w:rsid w:val="003664EB"/>
    <w:rsid w:val="00386B82"/>
    <w:rsid w:val="00391A75"/>
    <w:rsid w:val="00395D3E"/>
    <w:rsid w:val="003A511C"/>
    <w:rsid w:val="003B42DF"/>
    <w:rsid w:val="003B4B33"/>
    <w:rsid w:val="003B7E2F"/>
    <w:rsid w:val="003C3162"/>
    <w:rsid w:val="003C522E"/>
    <w:rsid w:val="003C7C73"/>
    <w:rsid w:val="003E39BA"/>
    <w:rsid w:val="003E5351"/>
    <w:rsid w:val="003F24FB"/>
    <w:rsid w:val="00402263"/>
    <w:rsid w:val="00402FDE"/>
    <w:rsid w:val="00406326"/>
    <w:rsid w:val="00410E0E"/>
    <w:rsid w:val="00412C54"/>
    <w:rsid w:val="0041402F"/>
    <w:rsid w:val="004147B5"/>
    <w:rsid w:val="0041656E"/>
    <w:rsid w:val="004222F0"/>
    <w:rsid w:val="004228F8"/>
    <w:rsid w:val="00423C8F"/>
    <w:rsid w:val="004249FF"/>
    <w:rsid w:val="0042675C"/>
    <w:rsid w:val="00426994"/>
    <w:rsid w:val="00432A82"/>
    <w:rsid w:val="00435D47"/>
    <w:rsid w:val="00444087"/>
    <w:rsid w:val="00450912"/>
    <w:rsid w:val="004522E1"/>
    <w:rsid w:val="00464956"/>
    <w:rsid w:val="004721D8"/>
    <w:rsid w:val="004839F0"/>
    <w:rsid w:val="00483EE6"/>
    <w:rsid w:val="00486676"/>
    <w:rsid w:val="00493B79"/>
    <w:rsid w:val="004A5197"/>
    <w:rsid w:val="004A70E5"/>
    <w:rsid w:val="004A75A9"/>
    <w:rsid w:val="004B7919"/>
    <w:rsid w:val="004C1DC9"/>
    <w:rsid w:val="004C7FA0"/>
    <w:rsid w:val="004F2829"/>
    <w:rsid w:val="004F3415"/>
    <w:rsid w:val="00501A25"/>
    <w:rsid w:val="0050431B"/>
    <w:rsid w:val="00504CF9"/>
    <w:rsid w:val="00514348"/>
    <w:rsid w:val="005256AC"/>
    <w:rsid w:val="00530B79"/>
    <w:rsid w:val="005319F5"/>
    <w:rsid w:val="00535495"/>
    <w:rsid w:val="00536528"/>
    <w:rsid w:val="0054082B"/>
    <w:rsid w:val="00541A7C"/>
    <w:rsid w:val="00552844"/>
    <w:rsid w:val="00553B6A"/>
    <w:rsid w:val="00557A6F"/>
    <w:rsid w:val="005654BD"/>
    <w:rsid w:val="00567539"/>
    <w:rsid w:val="00571EBF"/>
    <w:rsid w:val="00574BE6"/>
    <w:rsid w:val="00576A7F"/>
    <w:rsid w:val="005A66F8"/>
    <w:rsid w:val="005B02D5"/>
    <w:rsid w:val="005B0CDD"/>
    <w:rsid w:val="005C49F7"/>
    <w:rsid w:val="005C79C4"/>
    <w:rsid w:val="005D076E"/>
    <w:rsid w:val="005D779E"/>
    <w:rsid w:val="005E035B"/>
    <w:rsid w:val="005E7E73"/>
    <w:rsid w:val="005F2AE8"/>
    <w:rsid w:val="0060307A"/>
    <w:rsid w:val="00614DD1"/>
    <w:rsid w:val="006167CF"/>
    <w:rsid w:val="00620C37"/>
    <w:rsid w:val="00622DC6"/>
    <w:rsid w:val="006240BD"/>
    <w:rsid w:val="00630002"/>
    <w:rsid w:val="00630C76"/>
    <w:rsid w:val="00634209"/>
    <w:rsid w:val="00647F79"/>
    <w:rsid w:val="00665926"/>
    <w:rsid w:val="006670E8"/>
    <w:rsid w:val="0068076D"/>
    <w:rsid w:val="006819B3"/>
    <w:rsid w:val="00682708"/>
    <w:rsid w:val="006867ED"/>
    <w:rsid w:val="00690CD5"/>
    <w:rsid w:val="0069243F"/>
    <w:rsid w:val="00695783"/>
    <w:rsid w:val="006A006F"/>
    <w:rsid w:val="006A059E"/>
    <w:rsid w:val="006A5748"/>
    <w:rsid w:val="006C19D6"/>
    <w:rsid w:val="006D0BAD"/>
    <w:rsid w:val="006F46A4"/>
    <w:rsid w:val="007109A6"/>
    <w:rsid w:val="00711B59"/>
    <w:rsid w:val="007307AE"/>
    <w:rsid w:val="0073159C"/>
    <w:rsid w:val="007349A2"/>
    <w:rsid w:val="0073589C"/>
    <w:rsid w:val="00736CD6"/>
    <w:rsid w:val="0073714A"/>
    <w:rsid w:val="00740A88"/>
    <w:rsid w:val="00742C19"/>
    <w:rsid w:val="00743C6E"/>
    <w:rsid w:val="0075102D"/>
    <w:rsid w:val="00752F2A"/>
    <w:rsid w:val="007570D5"/>
    <w:rsid w:val="00761B49"/>
    <w:rsid w:val="00762BFE"/>
    <w:rsid w:val="0076651D"/>
    <w:rsid w:val="00766718"/>
    <w:rsid w:val="00772EA8"/>
    <w:rsid w:val="00776C81"/>
    <w:rsid w:val="00777A2B"/>
    <w:rsid w:val="00784FCF"/>
    <w:rsid w:val="00795E64"/>
    <w:rsid w:val="00796EC3"/>
    <w:rsid w:val="007B4A8E"/>
    <w:rsid w:val="007B6AB8"/>
    <w:rsid w:val="007C05D3"/>
    <w:rsid w:val="007E0682"/>
    <w:rsid w:val="007E478C"/>
    <w:rsid w:val="007E6D89"/>
    <w:rsid w:val="00802C3C"/>
    <w:rsid w:val="0080333D"/>
    <w:rsid w:val="00806445"/>
    <w:rsid w:val="00811EE6"/>
    <w:rsid w:val="00814276"/>
    <w:rsid w:val="0082178B"/>
    <w:rsid w:val="008232CC"/>
    <w:rsid w:val="00831B95"/>
    <w:rsid w:val="00833ADE"/>
    <w:rsid w:val="0083525D"/>
    <w:rsid w:val="00837FCE"/>
    <w:rsid w:val="00843D4C"/>
    <w:rsid w:val="00847E45"/>
    <w:rsid w:val="00851EAD"/>
    <w:rsid w:val="0085393E"/>
    <w:rsid w:val="00854FAA"/>
    <w:rsid w:val="00863A4C"/>
    <w:rsid w:val="008855D3"/>
    <w:rsid w:val="00885D5E"/>
    <w:rsid w:val="00892EA9"/>
    <w:rsid w:val="008A0834"/>
    <w:rsid w:val="008A31E5"/>
    <w:rsid w:val="008A5065"/>
    <w:rsid w:val="008B6713"/>
    <w:rsid w:val="008C4657"/>
    <w:rsid w:val="008C5856"/>
    <w:rsid w:val="008D12A9"/>
    <w:rsid w:val="008D37A2"/>
    <w:rsid w:val="008E1F9C"/>
    <w:rsid w:val="008E5106"/>
    <w:rsid w:val="008F1EB9"/>
    <w:rsid w:val="00902381"/>
    <w:rsid w:val="0090534D"/>
    <w:rsid w:val="0091044A"/>
    <w:rsid w:val="00917938"/>
    <w:rsid w:val="00917CD4"/>
    <w:rsid w:val="0092014C"/>
    <w:rsid w:val="00924FD5"/>
    <w:rsid w:val="00925081"/>
    <w:rsid w:val="00937276"/>
    <w:rsid w:val="009379BA"/>
    <w:rsid w:val="00943D0D"/>
    <w:rsid w:val="00950291"/>
    <w:rsid w:val="009611C5"/>
    <w:rsid w:val="00972786"/>
    <w:rsid w:val="009742D9"/>
    <w:rsid w:val="00975A4F"/>
    <w:rsid w:val="009841C5"/>
    <w:rsid w:val="00986208"/>
    <w:rsid w:val="00990C7C"/>
    <w:rsid w:val="0099253F"/>
    <w:rsid w:val="009B3872"/>
    <w:rsid w:val="009B5925"/>
    <w:rsid w:val="009B5A13"/>
    <w:rsid w:val="009B5DEF"/>
    <w:rsid w:val="009C2508"/>
    <w:rsid w:val="009C4F00"/>
    <w:rsid w:val="009D1D06"/>
    <w:rsid w:val="009D6E91"/>
    <w:rsid w:val="009D7C6A"/>
    <w:rsid w:val="009E144C"/>
    <w:rsid w:val="009F1915"/>
    <w:rsid w:val="00A02A00"/>
    <w:rsid w:val="00A05E19"/>
    <w:rsid w:val="00A148DF"/>
    <w:rsid w:val="00A158E3"/>
    <w:rsid w:val="00A1744A"/>
    <w:rsid w:val="00A22589"/>
    <w:rsid w:val="00A22CAE"/>
    <w:rsid w:val="00A23616"/>
    <w:rsid w:val="00A25C36"/>
    <w:rsid w:val="00A2650B"/>
    <w:rsid w:val="00A3796C"/>
    <w:rsid w:val="00A56930"/>
    <w:rsid w:val="00A7194A"/>
    <w:rsid w:val="00A762E9"/>
    <w:rsid w:val="00A8319A"/>
    <w:rsid w:val="00A86C18"/>
    <w:rsid w:val="00A90EFA"/>
    <w:rsid w:val="00A915E7"/>
    <w:rsid w:val="00A940A0"/>
    <w:rsid w:val="00A96773"/>
    <w:rsid w:val="00AA1C8D"/>
    <w:rsid w:val="00AA3676"/>
    <w:rsid w:val="00AA7B4B"/>
    <w:rsid w:val="00AB070D"/>
    <w:rsid w:val="00AC3D29"/>
    <w:rsid w:val="00AC40BB"/>
    <w:rsid w:val="00AC7A81"/>
    <w:rsid w:val="00AD15D5"/>
    <w:rsid w:val="00AD6053"/>
    <w:rsid w:val="00AE178C"/>
    <w:rsid w:val="00AE28A9"/>
    <w:rsid w:val="00AE39A2"/>
    <w:rsid w:val="00AE4D67"/>
    <w:rsid w:val="00AE6980"/>
    <w:rsid w:val="00AF69D1"/>
    <w:rsid w:val="00B030FE"/>
    <w:rsid w:val="00B10FC0"/>
    <w:rsid w:val="00B12FA9"/>
    <w:rsid w:val="00B25506"/>
    <w:rsid w:val="00B264AB"/>
    <w:rsid w:val="00B34D15"/>
    <w:rsid w:val="00B41027"/>
    <w:rsid w:val="00B56006"/>
    <w:rsid w:val="00B62EF4"/>
    <w:rsid w:val="00B658FF"/>
    <w:rsid w:val="00B829D5"/>
    <w:rsid w:val="00B84D7F"/>
    <w:rsid w:val="00B90D71"/>
    <w:rsid w:val="00B91728"/>
    <w:rsid w:val="00BA064B"/>
    <w:rsid w:val="00BA2429"/>
    <w:rsid w:val="00BA67B9"/>
    <w:rsid w:val="00BB62F4"/>
    <w:rsid w:val="00BB73EE"/>
    <w:rsid w:val="00BB7DC4"/>
    <w:rsid w:val="00BC01AB"/>
    <w:rsid w:val="00BC5DE7"/>
    <w:rsid w:val="00BD428A"/>
    <w:rsid w:val="00BE26BA"/>
    <w:rsid w:val="00BE74E3"/>
    <w:rsid w:val="00BF365F"/>
    <w:rsid w:val="00C0508C"/>
    <w:rsid w:val="00C12737"/>
    <w:rsid w:val="00C15001"/>
    <w:rsid w:val="00C22966"/>
    <w:rsid w:val="00C23744"/>
    <w:rsid w:val="00C26DFB"/>
    <w:rsid w:val="00C55C68"/>
    <w:rsid w:val="00C61E36"/>
    <w:rsid w:val="00C747F9"/>
    <w:rsid w:val="00C914C0"/>
    <w:rsid w:val="00C94A89"/>
    <w:rsid w:val="00C963C2"/>
    <w:rsid w:val="00C97045"/>
    <w:rsid w:val="00CA7E7A"/>
    <w:rsid w:val="00CC2A58"/>
    <w:rsid w:val="00CE2818"/>
    <w:rsid w:val="00CF1571"/>
    <w:rsid w:val="00D0096B"/>
    <w:rsid w:val="00D00AEF"/>
    <w:rsid w:val="00D02155"/>
    <w:rsid w:val="00D119DA"/>
    <w:rsid w:val="00D21805"/>
    <w:rsid w:val="00D449B8"/>
    <w:rsid w:val="00D5506C"/>
    <w:rsid w:val="00D6210C"/>
    <w:rsid w:val="00D755CD"/>
    <w:rsid w:val="00D92854"/>
    <w:rsid w:val="00D942F5"/>
    <w:rsid w:val="00D947B2"/>
    <w:rsid w:val="00D95595"/>
    <w:rsid w:val="00DA4729"/>
    <w:rsid w:val="00DB1990"/>
    <w:rsid w:val="00DC096F"/>
    <w:rsid w:val="00DC23EC"/>
    <w:rsid w:val="00DC24CE"/>
    <w:rsid w:val="00DC5A86"/>
    <w:rsid w:val="00DC6498"/>
    <w:rsid w:val="00DC6BAF"/>
    <w:rsid w:val="00DC6C21"/>
    <w:rsid w:val="00DD5F5B"/>
    <w:rsid w:val="00DE465C"/>
    <w:rsid w:val="00DF297C"/>
    <w:rsid w:val="00E12297"/>
    <w:rsid w:val="00E2101D"/>
    <w:rsid w:val="00E23DBD"/>
    <w:rsid w:val="00E27E37"/>
    <w:rsid w:val="00E33030"/>
    <w:rsid w:val="00E440A8"/>
    <w:rsid w:val="00E4410F"/>
    <w:rsid w:val="00E52F0A"/>
    <w:rsid w:val="00E572D6"/>
    <w:rsid w:val="00E61A4C"/>
    <w:rsid w:val="00E624F7"/>
    <w:rsid w:val="00E72B94"/>
    <w:rsid w:val="00E74ED7"/>
    <w:rsid w:val="00E759CE"/>
    <w:rsid w:val="00E86247"/>
    <w:rsid w:val="00EB0048"/>
    <w:rsid w:val="00EC011A"/>
    <w:rsid w:val="00EC4812"/>
    <w:rsid w:val="00EE63F2"/>
    <w:rsid w:val="00EF168E"/>
    <w:rsid w:val="00F04073"/>
    <w:rsid w:val="00F100D9"/>
    <w:rsid w:val="00F160B2"/>
    <w:rsid w:val="00F44D5B"/>
    <w:rsid w:val="00F50EC1"/>
    <w:rsid w:val="00F52864"/>
    <w:rsid w:val="00F53AD1"/>
    <w:rsid w:val="00F54751"/>
    <w:rsid w:val="00F60DB3"/>
    <w:rsid w:val="00F652EE"/>
    <w:rsid w:val="00F67470"/>
    <w:rsid w:val="00F71418"/>
    <w:rsid w:val="00F74245"/>
    <w:rsid w:val="00F7697D"/>
    <w:rsid w:val="00F83655"/>
    <w:rsid w:val="00F852B1"/>
    <w:rsid w:val="00F871C5"/>
    <w:rsid w:val="00F911C0"/>
    <w:rsid w:val="00F95435"/>
    <w:rsid w:val="00F95C88"/>
    <w:rsid w:val="00FA0670"/>
    <w:rsid w:val="00FA3674"/>
    <w:rsid w:val="00FA7099"/>
    <w:rsid w:val="00FB1B80"/>
    <w:rsid w:val="00FC3CDF"/>
    <w:rsid w:val="00FC79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0C4831"/>
  <w15:docId w15:val="{AE61CF41-766E-4238-B92B-0B31D455C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7045"/>
    <w:pPr>
      <w:ind w:left="720"/>
      <w:contextualSpacing/>
    </w:pPr>
  </w:style>
  <w:style w:type="character" w:styleId="LineNumber">
    <w:name w:val="line number"/>
    <w:basedOn w:val="DefaultParagraphFont"/>
    <w:rsid w:val="00C97045"/>
  </w:style>
  <w:style w:type="character" w:styleId="Hyperlink">
    <w:name w:val="Hyperlink"/>
    <w:basedOn w:val="DefaultParagraphFont"/>
    <w:rsid w:val="007E6D89"/>
    <w:rPr>
      <w:color w:val="0000FF" w:themeColor="hyperlink"/>
      <w:u w:val="single"/>
    </w:rPr>
  </w:style>
  <w:style w:type="character" w:styleId="CommentReference">
    <w:name w:val="annotation reference"/>
    <w:basedOn w:val="DefaultParagraphFont"/>
    <w:semiHidden/>
    <w:unhideWhenUsed/>
    <w:rsid w:val="00E572D6"/>
    <w:rPr>
      <w:sz w:val="16"/>
      <w:szCs w:val="16"/>
    </w:rPr>
  </w:style>
  <w:style w:type="paragraph" w:styleId="CommentText">
    <w:name w:val="annotation text"/>
    <w:basedOn w:val="Normal"/>
    <w:link w:val="CommentTextChar"/>
    <w:semiHidden/>
    <w:unhideWhenUsed/>
    <w:rsid w:val="00E572D6"/>
    <w:rPr>
      <w:sz w:val="20"/>
      <w:szCs w:val="20"/>
    </w:rPr>
  </w:style>
  <w:style w:type="character" w:customStyle="1" w:styleId="CommentTextChar">
    <w:name w:val="Comment Text Char"/>
    <w:basedOn w:val="DefaultParagraphFont"/>
    <w:link w:val="CommentText"/>
    <w:semiHidden/>
    <w:rsid w:val="00E572D6"/>
    <w:rPr>
      <w:lang w:eastAsia="zh-CN"/>
    </w:rPr>
  </w:style>
  <w:style w:type="paragraph" w:styleId="CommentSubject">
    <w:name w:val="annotation subject"/>
    <w:basedOn w:val="CommentText"/>
    <w:next w:val="CommentText"/>
    <w:link w:val="CommentSubjectChar"/>
    <w:semiHidden/>
    <w:unhideWhenUsed/>
    <w:rsid w:val="00E572D6"/>
    <w:rPr>
      <w:b/>
      <w:bCs/>
    </w:rPr>
  </w:style>
  <w:style w:type="character" w:customStyle="1" w:styleId="CommentSubjectChar">
    <w:name w:val="Comment Subject Char"/>
    <w:basedOn w:val="CommentTextChar"/>
    <w:link w:val="CommentSubject"/>
    <w:semiHidden/>
    <w:rsid w:val="00E572D6"/>
    <w:rPr>
      <w:b/>
      <w:bCs/>
      <w:lang w:eastAsia="zh-CN"/>
    </w:rPr>
  </w:style>
  <w:style w:type="paragraph" w:styleId="BalloonText">
    <w:name w:val="Balloon Text"/>
    <w:basedOn w:val="Normal"/>
    <w:link w:val="BalloonTextChar"/>
    <w:semiHidden/>
    <w:unhideWhenUsed/>
    <w:rsid w:val="00E572D6"/>
    <w:rPr>
      <w:rFonts w:ascii="Segoe UI" w:hAnsi="Segoe UI" w:cs="Segoe UI"/>
      <w:sz w:val="18"/>
      <w:szCs w:val="18"/>
    </w:rPr>
  </w:style>
  <w:style w:type="character" w:customStyle="1" w:styleId="BalloonTextChar">
    <w:name w:val="Balloon Text Char"/>
    <w:basedOn w:val="DefaultParagraphFont"/>
    <w:link w:val="BalloonText"/>
    <w:semiHidden/>
    <w:rsid w:val="00E572D6"/>
    <w:rPr>
      <w:rFonts w:ascii="Segoe UI" w:hAnsi="Segoe UI" w:cs="Segoe UI"/>
      <w:sz w:val="18"/>
      <w:szCs w:val="18"/>
      <w:lang w:eastAsia="zh-CN"/>
    </w:rPr>
  </w:style>
  <w:style w:type="paragraph" w:styleId="PlainText">
    <w:name w:val="Plain Text"/>
    <w:basedOn w:val="Normal"/>
    <w:link w:val="PlainTextChar"/>
    <w:uiPriority w:val="99"/>
    <w:unhideWhenUsed/>
    <w:rsid w:val="002E3A28"/>
    <w:rPr>
      <w:rFonts w:ascii="Calibri" w:hAnsi="Calibri" w:cs="Consolas"/>
      <w:sz w:val="22"/>
      <w:szCs w:val="21"/>
      <w:lang w:eastAsia="en-US"/>
    </w:rPr>
  </w:style>
  <w:style w:type="character" w:customStyle="1" w:styleId="PlainTextChar">
    <w:name w:val="Plain Text Char"/>
    <w:basedOn w:val="DefaultParagraphFont"/>
    <w:link w:val="PlainText"/>
    <w:uiPriority w:val="99"/>
    <w:rsid w:val="002E3A28"/>
    <w:rPr>
      <w:rFonts w:ascii="Calibri" w:hAnsi="Calibri" w:cs="Consolas"/>
      <w:sz w:val="22"/>
      <w:szCs w:val="21"/>
    </w:rPr>
  </w:style>
  <w:style w:type="paragraph" w:customStyle="1" w:styleId="EndNoteBibliographyTitle">
    <w:name w:val="EndNote Bibliography Title"/>
    <w:basedOn w:val="Normal"/>
    <w:link w:val="EndNoteBibliographyTitleChar"/>
    <w:rsid w:val="00B90D71"/>
    <w:pPr>
      <w:jc w:val="center"/>
    </w:pPr>
    <w:rPr>
      <w:noProof/>
    </w:rPr>
  </w:style>
  <w:style w:type="character" w:customStyle="1" w:styleId="EndNoteBibliographyTitleChar">
    <w:name w:val="EndNote Bibliography Title Char"/>
    <w:basedOn w:val="DefaultParagraphFont"/>
    <w:link w:val="EndNoteBibliographyTitle"/>
    <w:rsid w:val="00B90D71"/>
    <w:rPr>
      <w:noProof/>
      <w:sz w:val="24"/>
      <w:szCs w:val="24"/>
      <w:lang w:eastAsia="zh-CN"/>
    </w:rPr>
  </w:style>
  <w:style w:type="paragraph" w:customStyle="1" w:styleId="EndNoteBibliography">
    <w:name w:val="EndNote Bibliography"/>
    <w:basedOn w:val="Normal"/>
    <w:link w:val="EndNoteBibliographyChar"/>
    <w:rsid w:val="00B90D71"/>
    <w:rPr>
      <w:noProof/>
    </w:rPr>
  </w:style>
  <w:style w:type="character" w:customStyle="1" w:styleId="EndNoteBibliographyChar">
    <w:name w:val="EndNote Bibliography Char"/>
    <w:basedOn w:val="DefaultParagraphFont"/>
    <w:link w:val="EndNoteBibliography"/>
    <w:rsid w:val="00B90D71"/>
    <w:rPr>
      <w:noProof/>
      <w:sz w:val="24"/>
      <w:szCs w:val="24"/>
      <w:lang w:eastAsia="zh-CN"/>
    </w:rPr>
  </w:style>
  <w:style w:type="table" w:styleId="TableGrid">
    <w:name w:val="Table Grid"/>
    <w:basedOn w:val="TableNormal"/>
    <w:rsid w:val="00847E45"/>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F1915"/>
    <w:pPr>
      <w:autoSpaceDE w:val="0"/>
      <w:autoSpaceDN w:val="0"/>
      <w:adjustRightInd w:val="0"/>
    </w:pPr>
    <w:rPr>
      <w:color w:val="000000"/>
      <w:sz w:val="24"/>
      <w:szCs w:val="24"/>
    </w:rPr>
  </w:style>
  <w:style w:type="character" w:customStyle="1" w:styleId="current-selection">
    <w:name w:val="current-selection"/>
    <w:basedOn w:val="DefaultParagraphFont"/>
    <w:rsid w:val="00630002"/>
  </w:style>
  <w:style w:type="character" w:customStyle="1" w:styleId="a">
    <w:name w:val="_"/>
    <w:basedOn w:val="DefaultParagraphFont"/>
    <w:rsid w:val="00630002"/>
  </w:style>
  <w:style w:type="character" w:customStyle="1" w:styleId="enhanced-reference">
    <w:name w:val="enhanced-reference"/>
    <w:basedOn w:val="DefaultParagraphFont"/>
    <w:rsid w:val="00630002"/>
  </w:style>
  <w:style w:type="character" w:styleId="PlaceholderText">
    <w:name w:val="Placeholder Text"/>
    <w:basedOn w:val="DefaultParagraphFont"/>
    <w:uiPriority w:val="99"/>
    <w:semiHidden/>
    <w:rsid w:val="00843D4C"/>
    <w:rPr>
      <w:color w:val="808080"/>
    </w:rPr>
  </w:style>
  <w:style w:type="paragraph" w:styleId="Header">
    <w:name w:val="header"/>
    <w:basedOn w:val="Normal"/>
    <w:link w:val="HeaderChar"/>
    <w:unhideWhenUsed/>
    <w:rsid w:val="0016621E"/>
    <w:pPr>
      <w:tabs>
        <w:tab w:val="center" w:pos="4513"/>
        <w:tab w:val="right" w:pos="9026"/>
      </w:tabs>
    </w:pPr>
  </w:style>
  <w:style w:type="character" w:customStyle="1" w:styleId="HeaderChar">
    <w:name w:val="Header Char"/>
    <w:basedOn w:val="DefaultParagraphFont"/>
    <w:link w:val="Header"/>
    <w:rsid w:val="0016621E"/>
    <w:rPr>
      <w:sz w:val="24"/>
      <w:szCs w:val="24"/>
      <w:lang w:eastAsia="zh-CN"/>
    </w:rPr>
  </w:style>
  <w:style w:type="paragraph" w:styleId="Footer">
    <w:name w:val="footer"/>
    <w:basedOn w:val="Normal"/>
    <w:link w:val="FooterChar"/>
    <w:uiPriority w:val="99"/>
    <w:unhideWhenUsed/>
    <w:rsid w:val="0016621E"/>
    <w:pPr>
      <w:tabs>
        <w:tab w:val="center" w:pos="4513"/>
        <w:tab w:val="right" w:pos="9026"/>
      </w:tabs>
    </w:pPr>
  </w:style>
  <w:style w:type="character" w:customStyle="1" w:styleId="FooterChar">
    <w:name w:val="Footer Char"/>
    <w:basedOn w:val="DefaultParagraphFont"/>
    <w:link w:val="Footer"/>
    <w:uiPriority w:val="99"/>
    <w:rsid w:val="0016621E"/>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9970738">
      <w:bodyDiv w:val="1"/>
      <w:marLeft w:val="0"/>
      <w:marRight w:val="0"/>
      <w:marTop w:val="0"/>
      <w:marBottom w:val="0"/>
      <w:divBdr>
        <w:top w:val="none" w:sz="0" w:space="0" w:color="auto"/>
        <w:left w:val="none" w:sz="0" w:space="0" w:color="auto"/>
        <w:bottom w:val="none" w:sz="0" w:space="0" w:color="auto"/>
        <w:right w:val="none" w:sz="0" w:space="0" w:color="auto"/>
      </w:divBdr>
    </w:div>
    <w:div w:id="1398473069">
      <w:bodyDiv w:val="1"/>
      <w:marLeft w:val="0"/>
      <w:marRight w:val="0"/>
      <w:marTop w:val="0"/>
      <w:marBottom w:val="0"/>
      <w:divBdr>
        <w:top w:val="none" w:sz="0" w:space="0" w:color="auto"/>
        <w:left w:val="none" w:sz="0" w:space="0" w:color="auto"/>
        <w:bottom w:val="none" w:sz="0" w:space="0" w:color="auto"/>
        <w:right w:val="none" w:sz="0" w:space="0" w:color="auto"/>
      </w:divBdr>
    </w:div>
    <w:div w:id="1506943132">
      <w:bodyDiv w:val="1"/>
      <w:marLeft w:val="0"/>
      <w:marRight w:val="0"/>
      <w:marTop w:val="0"/>
      <w:marBottom w:val="0"/>
      <w:divBdr>
        <w:top w:val="none" w:sz="0" w:space="0" w:color="auto"/>
        <w:left w:val="none" w:sz="0" w:space="0" w:color="auto"/>
        <w:bottom w:val="none" w:sz="0" w:space="0" w:color="auto"/>
        <w:right w:val="none" w:sz="0" w:space="0" w:color="auto"/>
      </w:divBdr>
    </w:div>
    <w:div w:id="1779446527">
      <w:bodyDiv w:val="1"/>
      <w:marLeft w:val="0"/>
      <w:marRight w:val="0"/>
      <w:marTop w:val="0"/>
      <w:marBottom w:val="0"/>
      <w:divBdr>
        <w:top w:val="none" w:sz="0" w:space="0" w:color="auto"/>
        <w:left w:val="none" w:sz="0" w:space="0" w:color="auto"/>
        <w:bottom w:val="none" w:sz="0" w:space="0" w:color="auto"/>
        <w:right w:val="none" w:sz="0" w:space="0" w:color="auto"/>
      </w:divBdr>
    </w:div>
    <w:div w:id="1983148612">
      <w:bodyDiv w:val="1"/>
      <w:marLeft w:val="0"/>
      <w:marRight w:val="0"/>
      <w:marTop w:val="0"/>
      <w:marBottom w:val="0"/>
      <w:divBdr>
        <w:top w:val="none" w:sz="0" w:space="0" w:color="auto"/>
        <w:left w:val="none" w:sz="0" w:space="0" w:color="auto"/>
        <w:bottom w:val="none" w:sz="0" w:space="0" w:color="auto"/>
        <w:right w:val="none" w:sz="0" w:space="0" w:color="auto"/>
      </w:divBdr>
      <w:divsChild>
        <w:div w:id="625352519">
          <w:marLeft w:val="0"/>
          <w:marRight w:val="0"/>
          <w:marTop w:val="0"/>
          <w:marBottom w:val="0"/>
          <w:divBdr>
            <w:top w:val="none" w:sz="0" w:space="0" w:color="auto"/>
            <w:left w:val="none" w:sz="0" w:space="0" w:color="auto"/>
            <w:bottom w:val="none" w:sz="0" w:space="0" w:color="auto"/>
            <w:right w:val="none" w:sz="0" w:space="0" w:color="auto"/>
          </w:divBdr>
          <w:divsChild>
            <w:div w:id="1369455401">
              <w:marLeft w:val="0"/>
              <w:marRight w:val="0"/>
              <w:marTop w:val="0"/>
              <w:marBottom w:val="0"/>
              <w:divBdr>
                <w:top w:val="none" w:sz="0" w:space="0" w:color="auto"/>
                <w:left w:val="none" w:sz="0" w:space="0" w:color="auto"/>
                <w:bottom w:val="none" w:sz="0" w:space="0" w:color="auto"/>
                <w:right w:val="none" w:sz="0" w:space="0" w:color="auto"/>
              </w:divBdr>
              <w:divsChild>
                <w:div w:id="219873729">
                  <w:marLeft w:val="0"/>
                  <w:marRight w:val="0"/>
                  <w:marTop w:val="181"/>
                  <w:marBottom w:val="181"/>
                  <w:divBdr>
                    <w:top w:val="none" w:sz="0" w:space="0" w:color="auto"/>
                    <w:left w:val="none" w:sz="0" w:space="0" w:color="auto"/>
                    <w:bottom w:val="none" w:sz="0" w:space="0" w:color="auto"/>
                    <w:right w:val="none" w:sz="0" w:space="0" w:color="auto"/>
                  </w:divBdr>
                  <w:divsChild>
                    <w:div w:id="1584677059">
                      <w:marLeft w:val="0"/>
                      <w:marRight w:val="0"/>
                      <w:marTop w:val="0"/>
                      <w:marBottom w:val="0"/>
                      <w:divBdr>
                        <w:top w:val="none" w:sz="0" w:space="0" w:color="auto"/>
                        <w:left w:val="none" w:sz="0" w:space="0" w:color="auto"/>
                        <w:bottom w:val="none" w:sz="0" w:space="0" w:color="auto"/>
                        <w:right w:val="none" w:sz="0" w:space="0" w:color="auto"/>
                      </w:divBdr>
                      <w:divsChild>
                        <w:div w:id="873006027">
                          <w:marLeft w:val="0"/>
                          <w:marRight w:val="0"/>
                          <w:marTop w:val="0"/>
                          <w:marBottom w:val="0"/>
                          <w:divBdr>
                            <w:top w:val="none" w:sz="0" w:space="0" w:color="auto"/>
                            <w:left w:val="none" w:sz="0" w:space="0" w:color="auto"/>
                            <w:bottom w:val="none" w:sz="0" w:space="0" w:color="auto"/>
                            <w:right w:val="none" w:sz="0" w:space="0" w:color="auto"/>
                          </w:divBdr>
                        </w:div>
                        <w:div w:id="66850659">
                          <w:marLeft w:val="0"/>
                          <w:marRight w:val="0"/>
                          <w:marTop w:val="0"/>
                          <w:marBottom w:val="0"/>
                          <w:divBdr>
                            <w:top w:val="none" w:sz="0" w:space="0" w:color="auto"/>
                            <w:left w:val="none" w:sz="0" w:space="0" w:color="auto"/>
                            <w:bottom w:val="none" w:sz="0" w:space="0" w:color="auto"/>
                            <w:right w:val="none" w:sz="0" w:space="0" w:color="auto"/>
                          </w:divBdr>
                        </w:div>
                        <w:div w:id="1648776647">
                          <w:marLeft w:val="0"/>
                          <w:marRight w:val="0"/>
                          <w:marTop w:val="0"/>
                          <w:marBottom w:val="0"/>
                          <w:divBdr>
                            <w:top w:val="none" w:sz="0" w:space="0" w:color="auto"/>
                            <w:left w:val="none" w:sz="0" w:space="0" w:color="auto"/>
                            <w:bottom w:val="none" w:sz="0" w:space="0" w:color="auto"/>
                            <w:right w:val="none" w:sz="0" w:space="0" w:color="auto"/>
                          </w:divBdr>
                        </w:div>
                        <w:div w:id="1117258871">
                          <w:marLeft w:val="0"/>
                          <w:marRight w:val="0"/>
                          <w:marTop w:val="0"/>
                          <w:marBottom w:val="0"/>
                          <w:divBdr>
                            <w:top w:val="none" w:sz="0" w:space="0" w:color="auto"/>
                            <w:left w:val="none" w:sz="0" w:space="0" w:color="auto"/>
                            <w:bottom w:val="none" w:sz="0" w:space="0" w:color="auto"/>
                            <w:right w:val="none" w:sz="0" w:space="0" w:color="auto"/>
                          </w:divBdr>
                        </w:div>
                        <w:div w:id="1182626542">
                          <w:marLeft w:val="0"/>
                          <w:marRight w:val="0"/>
                          <w:marTop w:val="0"/>
                          <w:marBottom w:val="0"/>
                          <w:divBdr>
                            <w:top w:val="none" w:sz="0" w:space="0" w:color="auto"/>
                            <w:left w:val="none" w:sz="0" w:space="0" w:color="auto"/>
                            <w:bottom w:val="none" w:sz="0" w:space="0" w:color="auto"/>
                            <w:right w:val="none" w:sz="0" w:space="0" w:color="auto"/>
                          </w:divBdr>
                        </w:div>
                        <w:div w:id="83796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12456</Words>
  <Characters>71005</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3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wlin R.P.</dc:creator>
  <cp:keywords/>
  <dc:description/>
  <cp:lastModifiedBy>Paul Stoodley</cp:lastModifiedBy>
  <cp:revision>3</cp:revision>
  <dcterms:created xsi:type="dcterms:W3CDTF">2016-09-09T13:25:00Z</dcterms:created>
  <dcterms:modified xsi:type="dcterms:W3CDTF">2016-09-28T13:06:00Z</dcterms:modified>
</cp:coreProperties>
</file>